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9B03D1" w14:textId="77777777" w:rsidR="004532F2" w:rsidRPr="00853D0E" w:rsidRDefault="004532F2" w:rsidP="004532F2">
      <w:pPr>
        <w:pStyle w:val="SupplementaryMaterial"/>
        <w:rPr>
          <w:b w:val="0"/>
        </w:rPr>
      </w:pPr>
      <w:r w:rsidRPr="00853D0E">
        <w:t>Supplementary Material</w:t>
      </w:r>
    </w:p>
    <w:p w14:paraId="16CD0B89" w14:textId="77777777" w:rsidR="004A25A4" w:rsidRDefault="005521A2" w:rsidP="009F0EE3">
      <w:pPr>
        <w:spacing w:line="480" w:lineRule="auto"/>
        <w:rPr>
          <w:rFonts w:eastAsiaTheme="minorEastAsia"/>
          <w:b/>
          <w:kern w:val="0"/>
          <w:sz w:val="32"/>
          <w:szCs w:val="32"/>
          <w:lang w:eastAsia="en-US"/>
        </w:rPr>
      </w:pPr>
      <w:r w:rsidRPr="005521A2">
        <w:rPr>
          <w:rFonts w:eastAsiaTheme="minorEastAsia"/>
          <w:b/>
          <w:kern w:val="0"/>
          <w:sz w:val="32"/>
          <w:szCs w:val="32"/>
          <w:lang w:eastAsia="en-US"/>
        </w:rPr>
        <w:t>Differentiated mechanisms of biochar mitigating straw-induced greenhouse gas emissions in two contrasting paddy soils?</w:t>
      </w:r>
    </w:p>
    <w:p w14:paraId="59E4F1CC" w14:textId="7D692B81" w:rsidR="009F0EE3" w:rsidRPr="007B0F41" w:rsidRDefault="009F0EE3" w:rsidP="009F0EE3">
      <w:pPr>
        <w:spacing w:line="480" w:lineRule="auto"/>
        <w:rPr>
          <w:bCs/>
          <w:kern w:val="0"/>
          <w:sz w:val="24"/>
          <w:szCs w:val="24"/>
        </w:rPr>
      </w:pPr>
      <w:proofErr w:type="spellStart"/>
      <w:r w:rsidRPr="007B0F41">
        <w:rPr>
          <w:bCs/>
          <w:kern w:val="0"/>
          <w:sz w:val="24"/>
          <w:szCs w:val="24"/>
        </w:rPr>
        <w:t>Ya</w:t>
      </w:r>
      <w:proofErr w:type="spellEnd"/>
      <w:r w:rsidRPr="007B0F41">
        <w:rPr>
          <w:bCs/>
          <w:kern w:val="0"/>
          <w:sz w:val="24"/>
          <w:szCs w:val="24"/>
        </w:rPr>
        <w:t>-Qi Wang</w:t>
      </w:r>
      <w:r w:rsidRPr="007B0F41">
        <w:rPr>
          <w:bCs/>
          <w:kern w:val="0"/>
          <w:sz w:val="24"/>
          <w:szCs w:val="24"/>
          <w:lang w:eastAsia="en-US"/>
        </w:rPr>
        <w:t xml:space="preserve">, </w:t>
      </w:r>
      <w:r w:rsidRPr="00EE0C4A">
        <w:rPr>
          <w:bCs/>
          <w:color w:val="000000" w:themeColor="text1"/>
          <w:kern w:val="0"/>
          <w:sz w:val="24"/>
          <w:szCs w:val="24"/>
        </w:rPr>
        <w:t xml:space="preserve">Ren Bai, </w:t>
      </w:r>
      <w:r w:rsidRPr="00EE0C4A">
        <w:rPr>
          <w:rFonts w:hint="eastAsia"/>
          <w:bCs/>
          <w:color w:val="000000" w:themeColor="text1"/>
          <w:kern w:val="0"/>
          <w:sz w:val="24"/>
          <w:szCs w:val="24"/>
        </w:rPr>
        <w:t>Hong</w:t>
      </w:r>
      <w:r w:rsidR="00C40699">
        <w:rPr>
          <w:rFonts w:hint="eastAsia"/>
          <w:bCs/>
          <w:color w:val="000000" w:themeColor="text1"/>
          <w:kern w:val="0"/>
          <w:sz w:val="24"/>
          <w:szCs w:val="24"/>
        </w:rPr>
        <w:t>j</w:t>
      </w:r>
      <w:r w:rsidRPr="00EE0C4A">
        <w:rPr>
          <w:rFonts w:hint="eastAsia"/>
          <w:bCs/>
          <w:color w:val="000000" w:themeColor="text1"/>
          <w:kern w:val="0"/>
          <w:sz w:val="24"/>
          <w:szCs w:val="24"/>
        </w:rPr>
        <w:t>ie Di</w:t>
      </w:r>
      <w:r w:rsidRPr="00EE0C4A">
        <w:rPr>
          <w:bCs/>
          <w:color w:val="000000" w:themeColor="text1"/>
          <w:kern w:val="0"/>
          <w:sz w:val="24"/>
          <w:szCs w:val="24"/>
        </w:rPr>
        <w:t xml:space="preserve">, </w:t>
      </w:r>
      <w:r w:rsidRPr="007B0F41">
        <w:rPr>
          <w:bCs/>
          <w:kern w:val="0"/>
          <w:sz w:val="24"/>
          <w:szCs w:val="24"/>
        </w:rPr>
        <w:t>Liu-Ying Mo</w:t>
      </w:r>
      <w:r w:rsidRPr="007B0F41">
        <w:rPr>
          <w:bCs/>
          <w:kern w:val="0"/>
          <w:sz w:val="24"/>
          <w:szCs w:val="24"/>
          <w:lang w:eastAsia="en-US"/>
        </w:rPr>
        <w:t xml:space="preserve">, </w:t>
      </w:r>
      <w:r w:rsidRPr="007B0F41">
        <w:rPr>
          <w:bCs/>
          <w:kern w:val="0"/>
          <w:sz w:val="24"/>
          <w:szCs w:val="24"/>
        </w:rPr>
        <w:t xml:space="preserve">Bing Han, </w:t>
      </w:r>
      <w:r w:rsidRPr="007B0F41">
        <w:rPr>
          <w:bCs/>
          <w:kern w:val="0"/>
          <w:sz w:val="24"/>
          <w:szCs w:val="24"/>
          <w:lang w:eastAsia="en-US"/>
        </w:rPr>
        <w:t xml:space="preserve">Li-Mei Zhang </w:t>
      </w:r>
      <w:r w:rsidRPr="007B0F41">
        <w:rPr>
          <w:b/>
          <w:sz w:val="24"/>
          <w:szCs w:val="24"/>
        </w:rPr>
        <w:t>*</w:t>
      </w:r>
      <w:r w:rsidRPr="007B0F41">
        <w:rPr>
          <w:bCs/>
          <w:kern w:val="0"/>
          <w:sz w:val="24"/>
          <w:szCs w:val="24"/>
        </w:rPr>
        <w:t>, Ji-Zheng He</w:t>
      </w:r>
    </w:p>
    <w:p w14:paraId="0E41A1E0" w14:textId="02181AA7" w:rsidR="00025B4B" w:rsidRPr="00853D0E" w:rsidRDefault="00025B4B" w:rsidP="00433944">
      <w:pPr>
        <w:spacing w:before="240"/>
        <w:jc w:val="left"/>
        <w:rPr>
          <w:sz w:val="24"/>
          <w:szCs w:val="24"/>
        </w:rPr>
      </w:pPr>
      <w:r w:rsidRPr="00853D0E">
        <w:rPr>
          <w:b/>
          <w:sz w:val="24"/>
          <w:szCs w:val="24"/>
        </w:rPr>
        <w:t xml:space="preserve">* Correspondence: </w:t>
      </w:r>
      <w:r w:rsidR="00685103" w:rsidRPr="00853D0E">
        <w:rPr>
          <w:bCs/>
          <w:kern w:val="0"/>
          <w:sz w:val="24"/>
          <w:szCs w:val="24"/>
          <w:lang w:eastAsia="en-US"/>
        </w:rPr>
        <w:t>Li-Mei Zhang</w:t>
      </w:r>
      <w:r w:rsidRPr="00853D0E">
        <w:rPr>
          <w:sz w:val="24"/>
          <w:szCs w:val="24"/>
        </w:rPr>
        <w:t xml:space="preserve">: </w:t>
      </w:r>
      <w:r w:rsidR="00685103" w:rsidRPr="00853D0E">
        <w:rPr>
          <w:sz w:val="24"/>
          <w:szCs w:val="24"/>
        </w:rPr>
        <w:t>Zhanglm@rcees.ac.cn</w:t>
      </w:r>
    </w:p>
    <w:p w14:paraId="78573594" w14:textId="77777777" w:rsidR="003D1069" w:rsidRPr="00853D0E" w:rsidRDefault="003D1069" w:rsidP="003D1069">
      <w:pPr>
        <w:pStyle w:val="1"/>
        <w:numPr>
          <w:ilvl w:val="0"/>
          <w:numId w:val="6"/>
        </w:numPr>
      </w:pPr>
      <w:r w:rsidRPr="00853D0E">
        <w:t>Supplementary Figures and Tables</w:t>
      </w:r>
    </w:p>
    <w:p w14:paraId="1749E867" w14:textId="6F875465" w:rsidR="004A4501" w:rsidRDefault="003D1069" w:rsidP="003D1069">
      <w:pPr>
        <w:pStyle w:val="2"/>
        <w:numPr>
          <w:ilvl w:val="1"/>
          <w:numId w:val="6"/>
        </w:numPr>
      </w:pPr>
      <w:r w:rsidRPr="00853D0E">
        <w:t>Supplementary Figures</w:t>
      </w:r>
    </w:p>
    <w:p w14:paraId="35BD9B6E" w14:textId="77777777" w:rsidR="004A4501" w:rsidRDefault="004A4501">
      <w:pPr>
        <w:widowControl/>
        <w:jc w:val="left"/>
        <w:rPr>
          <w:rFonts w:eastAsia="Cambria"/>
          <w:b/>
          <w:kern w:val="0"/>
          <w:sz w:val="24"/>
          <w:szCs w:val="24"/>
          <w:lang w:eastAsia="en-US"/>
        </w:rPr>
      </w:pPr>
      <w:r>
        <w:br w:type="page"/>
      </w:r>
      <w:bookmarkStart w:id="0" w:name="_GoBack"/>
      <w:bookmarkEnd w:id="0"/>
    </w:p>
    <w:p w14:paraId="1E7E54C9" w14:textId="764F4A6B" w:rsidR="003D1069" w:rsidRDefault="003D1069" w:rsidP="004A4501">
      <w:pPr>
        <w:pStyle w:val="2"/>
        <w:numPr>
          <w:ilvl w:val="0"/>
          <w:numId w:val="0"/>
        </w:numPr>
        <w:ind w:left="567" w:hanging="567"/>
      </w:pPr>
    </w:p>
    <w:p w14:paraId="5AE6E4A1" w14:textId="77777777" w:rsidR="00F325E7" w:rsidRPr="00F325E7" w:rsidRDefault="00F325E7" w:rsidP="00F325E7">
      <w:pPr>
        <w:rPr>
          <w:lang w:eastAsia="en-US"/>
        </w:rPr>
      </w:pPr>
    </w:p>
    <w:p w14:paraId="30F14B6C" w14:textId="6B66DDF9" w:rsidR="00F313C4" w:rsidRDefault="00F66515" w:rsidP="00590967">
      <w:pPr>
        <w:widowControl/>
        <w:spacing w:before="120" w:after="240"/>
        <w:jc w:val="center"/>
        <w:rPr>
          <w:noProof/>
        </w:rPr>
      </w:pPr>
      <w:r w:rsidRPr="00F66515">
        <w:rPr>
          <w:noProof/>
        </w:rPr>
        <w:t xml:space="preserve"> </w:t>
      </w:r>
    </w:p>
    <w:p w14:paraId="1E51D72C" w14:textId="20A403CC" w:rsidR="00C82435" w:rsidRPr="00853D0E" w:rsidRDefault="00C82435" w:rsidP="00590967">
      <w:pPr>
        <w:widowControl/>
        <w:spacing w:before="120" w:after="240"/>
        <w:jc w:val="center"/>
        <w:rPr>
          <w:b/>
          <w:sz w:val="24"/>
          <w:szCs w:val="24"/>
        </w:rPr>
      </w:pPr>
      <w:r w:rsidRPr="00C82435">
        <w:rPr>
          <w:rFonts w:hint="eastAsia"/>
          <w:b/>
          <w:noProof/>
          <w:sz w:val="24"/>
          <w:szCs w:val="24"/>
        </w:rPr>
        <w:drawing>
          <wp:inline distT="0" distB="0" distL="0" distR="0" wp14:anchorId="375A7CCC" wp14:editId="1ABEF706">
            <wp:extent cx="5223840" cy="3560298"/>
            <wp:effectExtent l="0" t="0" r="0" b="2540"/>
            <wp:docPr id="619" name="图片 6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035" cy="3562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00E17F" w14:textId="7F79D92B" w:rsidR="004A4501" w:rsidRPr="00A759A4" w:rsidRDefault="004A4501" w:rsidP="004A4501">
      <w:pPr>
        <w:pStyle w:val="maintext"/>
        <w:spacing w:before="120" w:after="240"/>
        <w:jc w:val="left"/>
        <w:outlineLvl w:val="2"/>
      </w:pPr>
      <w:r w:rsidRPr="00FD0BB7">
        <w:rPr>
          <w:b/>
        </w:rPr>
        <w:t xml:space="preserve">Supplementary Figure </w:t>
      </w:r>
      <w:r w:rsidRPr="00FD0BB7">
        <w:rPr>
          <w:b/>
          <w:noProof/>
        </w:rPr>
        <w:fldChar w:fldCharType="begin"/>
      </w:r>
      <w:r w:rsidRPr="00FD0BB7">
        <w:rPr>
          <w:b/>
          <w:noProof/>
        </w:rPr>
        <w:instrText xml:space="preserve"> SEQ Figure \* ARABIC </w:instrText>
      </w:r>
      <w:r w:rsidRPr="00FD0BB7">
        <w:rPr>
          <w:b/>
          <w:noProof/>
        </w:rPr>
        <w:fldChar w:fldCharType="separate"/>
      </w:r>
      <w:r w:rsidRPr="00FD0BB7">
        <w:rPr>
          <w:b/>
          <w:noProof/>
        </w:rPr>
        <w:t>1</w:t>
      </w:r>
      <w:r w:rsidRPr="00FD0BB7">
        <w:rPr>
          <w:b/>
          <w:noProof/>
        </w:rPr>
        <w:fldChar w:fldCharType="end"/>
      </w:r>
      <w:r w:rsidRPr="00FD0BB7">
        <w:rPr>
          <w:b/>
        </w:rPr>
        <w:t>.</w:t>
      </w:r>
      <w:r w:rsidRPr="00A759A4">
        <w:t xml:space="preserve"> </w:t>
      </w:r>
      <w:r w:rsidRPr="00A759A4">
        <w:rPr>
          <w:rFonts w:hint="eastAsia"/>
        </w:rPr>
        <w:t>Dynamics</w:t>
      </w:r>
      <w:r w:rsidRPr="00A759A4">
        <w:t xml:space="preserve"> of CH</w:t>
      </w:r>
      <w:r w:rsidRPr="00A759A4">
        <w:rPr>
          <w:vertAlign w:val="subscript"/>
        </w:rPr>
        <w:t>4</w:t>
      </w:r>
      <w:r w:rsidRPr="00A759A4">
        <w:t xml:space="preserve"> fluxes (mg CH</w:t>
      </w:r>
      <w:r w:rsidRPr="00A759A4">
        <w:rPr>
          <w:vertAlign w:val="subscript"/>
        </w:rPr>
        <w:t>4</w:t>
      </w:r>
      <w:r w:rsidRPr="00A759A4">
        <w:t>-C m</w:t>
      </w:r>
      <w:r w:rsidRPr="00A759A4">
        <w:rPr>
          <w:vertAlign w:val="superscript"/>
        </w:rPr>
        <w:t>-2</w:t>
      </w:r>
      <w:r w:rsidRPr="00A759A4">
        <w:t xml:space="preserve"> h</w:t>
      </w:r>
      <w:r w:rsidRPr="00A759A4">
        <w:rPr>
          <w:vertAlign w:val="superscript"/>
        </w:rPr>
        <w:t>-1</w:t>
      </w:r>
      <w:r w:rsidRPr="00A759A4">
        <w:t>) among five treatments in two soils over rice grow</w:t>
      </w:r>
      <w:r>
        <w:rPr>
          <w:rFonts w:hint="eastAsia"/>
        </w:rPr>
        <w:t>ing</w:t>
      </w:r>
      <w:r w:rsidRPr="00A759A4">
        <w:t xml:space="preserve"> stages in 2016 (left side) and 2017 (right side). The same water regime of continuously flooding </w:t>
      </w:r>
      <w:r>
        <w:t xml:space="preserve">with a mid-drainage </w:t>
      </w:r>
      <w:r>
        <w:rPr>
          <w:rFonts w:hint="eastAsia"/>
        </w:rPr>
        <w:t xml:space="preserve">is </w:t>
      </w:r>
      <w:r>
        <w:t>applied</w:t>
      </w:r>
      <w:r>
        <w:rPr>
          <w:rFonts w:hint="eastAsia"/>
        </w:rPr>
        <w:t>, and indicated by</w:t>
      </w:r>
      <w:r w:rsidRPr="00A759A4">
        <w:t xml:space="preserve"> light gray </w:t>
      </w:r>
      <w:r>
        <w:rPr>
          <w:rFonts w:hint="eastAsia"/>
        </w:rPr>
        <w:t xml:space="preserve">(flooded) </w:t>
      </w:r>
      <w:r w:rsidRPr="00A759A4">
        <w:t xml:space="preserve">and dark gray </w:t>
      </w:r>
      <w:r>
        <w:rPr>
          <w:rFonts w:hint="eastAsia"/>
        </w:rPr>
        <w:t>(</w:t>
      </w:r>
      <w:r w:rsidRPr="00A759A4">
        <w:t>drain</w:t>
      </w:r>
      <w:r>
        <w:rPr>
          <w:rFonts w:hint="eastAsia"/>
        </w:rPr>
        <w:t>ed)</w:t>
      </w:r>
      <w:r w:rsidRPr="00A759A4">
        <w:t xml:space="preserve">, respectively. The rice growth stages are </w:t>
      </w:r>
      <w:r>
        <w:rPr>
          <w:rFonts w:hint="eastAsia"/>
        </w:rPr>
        <w:t xml:space="preserve">indicated by light </w:t>
      </w:r>
      <w:r w:rsidRPr="00A759A4">
        <w:t xml:space="preserve">green for seedling stage, pink for </w:t>
      </w:r>
      <w:proofErr w:type="spellStart"/>
      <w:r w:rsidRPr="00A759A4">
        <w:t>tillering</w:t>
      </w:r>
      <w:proofErr w:type="spellEnd"/>
      <w:r w:rsidRPr="00A759A4">
        <w:t xml:space="preserve"> stage and yellow for heading stage.</w:t>
      </w:r>
      <w:r>
        <w:rPr>
          <w:rFonts w:hint="eastAsia"/>
        </w:rPr>
        <w:t xml:space="preserve"> </w:t>
      </w:r>
      <w:r w:rsidRPr="00A759A4">
        <w:t xml:space="preserve">The downwards arrow in black means </w:t>
      </w:r>
      <w:r>
        <w:rPr>
          <w:rFonts w:hint="eastAsia"/>
        </w:rPr>
        <w:t>topdressing date of</w:t>
      </w:r>
      <w:r w:rsidRPr="00A759A4">
        <w:t xml:space="preserve"> nitrogen fertilizer. The bar represents the standard </w:t>
      </w:r>
      <w:r>
        <w:rPr>
          <w:rFonts w:hint="eastAsia"/>
        </w:rPr>
        <w:t>error</w:t>
      </w:r>
      <w:r w:rsidRPr="00A759A4">
        <w:t xml:space="preserve"> of means (n=3). And the five treatments are differentiated from the diverse shapes (square in black for S0, scarlet circle for S1, blue circle for B</w:t>
      </w:r>
      <w:r w:rsidR="00051D2C" w:rsidRPr="00A759A4">
        <w:t>S</w:t>
      </w:r>
      <w:r w:rsidRPr="00A759A4">
        <w:t>1, pink triangle for S2 and green triangle for BS2, respectively). The sub-graph magnified the CH</w:t>
      </w:r>
      <w:r w:rsidRPr="00A759A4">
        <w:rPr>
          <w:vertAlign w:val="subscript"/>
        </w:rPr>
        <w:t>4</w:t>
      </w:r>
      <w:r w:rsidRPr="00A759A4">
        <w:t xml:space="preserve"> fluxes where cannot be distinguished </w:t>
      </w:r>
      <w:r>
        <w:rPr>
          <w:rFonts w:hint="eastAsia"/>
        </w:rPr>
        <w:t>clearly</w:t>
      </w:r>
      <w:r w:rsidRPr="00A759A4">
        <w:t>.</w:t>
      </w:r>
    </w:p>
    <w:p w14:paraId="27FADF32" w14:textId="77777777" w:rsidR="00E56366" w:rsidRPr="004A4501" w:rsidRDefault="00E56366" w:rsidP="00EC1D07">
      <w:pPr>
        <w:spacing w:line="360" w:lineRule="auto"/>
        <w:outlineLvl w:val="0"/>
        <w:rPr>
          <w:sz w:val="24"/>
          <w:szCs w:val="24"/>
        </w:rPr>
        <w:sectPr w:rsidR="00E56366" w:rsidRPr="004A4501" w:rsidSect="004A4501"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/>
          <w:pgMar w:top="1440" w:right="1797" w:bottom="1440" w:left="1797" w:header="851" w:footer="992" w:gutter="0"/>
          <w:cols w:space="425"/>
          <w:titlePg/>
          <w:docGrid w:type="lines" w:linePitch="312"/>
        </w:sectPr>
      </w:pPr>
    </w:p>
    <w:p w14:paraId="355112CA" w14:textId="77777777" w:rsidR="00F325E7" w:rsidRDefault="00F325E7" w:rsidP="004A4501">
      <w:pPr>
        <w:pStyle w:val="maintext"/>
        <w:jc w:val="center"/>
      </w:pPr>
    </w:p>
    <w:p w14:paraId="0658F53A" w14:textId="77777777" w:rsidR="00F325E7" w:rsidRDefault="00F325E7" w:rsidP="004A4501">
      <w:pPr>
        <w:pStyle w:val="maintext"/>
        <w:jc w:val="center"/>
      </w:pPr>
    </w:p>
    <w:p w14:paraId="14B3972A" w14:textId="77777777" w:rsidR="00F325E7" w:rsidRDefault="00F325E7" w:rsidP="004A4501">
      <w:pPr>
        <w:pStyle w:val="maintext"/>
        <w:jc w:val="center"/>
      </w:pPr>
    </w:p>
    <w:p w14:paraId="4401DA3D" w14:textId="77777777" w:rsidR="00F325E7" w:rsidRDefault="00F325E7" w:rsidP="004A4501">
      <w:pPr>
        <w:pStyle w:val="maintext"/>
        <w:jc w:val="center"/>
      </w:pPr>
    </w:p>
    <w:p w14:paraId="356AA67B" w14:textId="77777777" w:rsidR="00AA6282" w:rsidRDefault="00AA6282" w:rsidP="004A4501">
      <w:pPr>
        <w:pStyle w:val="maintext"/>
        <w:jc w:val="center"/>
        <w:rPr>
          <w:noProof/>
        </w:rPr>
      </w:pPr>
    </w:p>
    <w:p w14:paraId="20469D79" w14:textId="645E8906" w:rsidR="00EC1D07" w:rsidRDefault="00EC1D07" w:rsidP="004A4501">
      <w:pPr>
        <w:pStyle w:val="maintext"/>
        <w:jc w:val="center"/>
      </w:pPr>
    </w:p>
    <w:p w14:paraId="2186C3B5" w14:textId="69883838" w:rsidR="00AA6282" w:rsidRPr="00E56366" w:rsidRDefault="008111F7" w:rsidP="004A4501">
      <w:pPr>
        <w:pStyle w:val="maintext"/>
        <w:jc w:val="center"/>
      </w:pPr>
      <w:r w:rsidRPr="008111F7">
        <w:rPr>
          <w:rFonts w:hint="eastAsia"/>
          <w:noProof/>
        </w:rPr>
        <w:drawing>
          <wp:inline distT="0" distB="0" distL="0" distR="0" wp14:anchorId="59992499" wp14:editId="110899EA">
            <wp:extent cx="5373314" cy="3566795"/>
            <wp:effectExtent l="0" t="0" r="0" b="0"/>
            <wp:docPr id="622" name="图片 6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1516" cy="35722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64CDF" w14:textId="77777777" w:rsidR="004A4501" w:rsidRPr="00A759A4" w:rsidRDefault="004A4501" w:rsidP="004A4501">
      <w:pPr>
        <w:pStyle w:val="maintext"/>
        <w:spacing w:before="120" w:after="240"/>
        <w:outlineLvl w:val="2"/>
      </w:pPr>
      <w:r w:rsidRPr="00FD0BB7">
        <w:rPr>
          <w:b/>
        </w:rPr>
        <w:t>Supplementary Figure 2.</w:t>
      </w:r>
      <w:r w:rsidRPr="00A759A4">
        <w:t xml:space="preserve"> </w:t>
      </w:r>
      <w:r w:rsidRPr="00A759A4">
        <w:rPr>
          <w:rFonts w:hint="eastAsia"/>
        </w:rPr>
        <w:t>Dynamics</w:t>
      </w:r>
      <w:r w:rsidRPr="00A759A4">
        <w:t xml:space="preserve"> of N</w:t>
      </w:r>
      <w:r w:rsidRPr="00A759A4">
        <w:rPr>
          <w:vertAlign w:val="subscript"/>
        </w:rPr>
        <w:t>2</w:t>
      </w:r>
      <w:r w:rsidRPr="00A759A4">
        <w:t>O fluxes (ug N</w:t>
      </w:r>
      <w:r w:rsidRPr="00A759A4">
        <w:rPr>
          <w:vertAlign w:val="subscript"/>
        </w:rPr>
        <w:t>2</w:t>
      </w:r>
      <w:r w:rsidRPr="00A759A4">
        <w:t>O-N m</w:t>
      </w:r>
      <w:r w:rsidRPr="00A759A4">
        <w:rPr>
          <w:vertAlign w:val="superscript"/>
        </w:rPr>
        <w:t>-2</w:t>
      </w:r>
      <w:r w:rsidRPr="00A759A4">
        <w:t xml:space="preserve"> h</w:t>
      </w:r>
      <w:r w:rsidRPr="00A759A4">
        <w:rPr>
          <w:vertAlign w:val="superscript"/>
        </w:rPr>
        <w:t>-1</w:t>
      </w:r>
      <w:r w:rsidRPr="00A759A4">
        <w:t xml:space="preserve">) among five treatments in two soils over rice growing stages in 2016 (a) and 2017 (b). </w:t>
      </w:r>
      <w:r>
        <w:rPr>
          <w:rFonts w:hint="eastAsia"/>
        </w:rPr>
        <w:t xml:space="preserve">The legend is same as Supplementary Figure 1. </w:t>
      </w:r>
    </w:p>
    <w:p w14:paraId="6F32A459" w14:textId="77777777" w:rsidR="00ED7649" w:rsidRDefault="00ED7649" w:rsidP="00E56366">
      <w:pPr>
        <w:pStyle w:val="maintext"/>
        <w:sectPr w:rsidR="00ED7649" w:rsidSect="004A4501">
          <w:pgSz w:w="11906" w:h="16838"/>
          <w:pgMar w:top="1440" w:right="1797" w:bottom="1440" w:left="1797" w:header="851" w:footer="992" w:gutter="0"/>
          <w:cols w:space="425"/>
          <w:titlePg/>
          <w:docGrid w:type="lines" w:linePitch="312"/>
        </w:sectPr>
      </w:pPr>
    </w:p>
    <w:p w14:paraId="5FB1E277" w14:textId="4649CF83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18AABE17" w14:textId="694B489A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082D2A65" w14:textId="47C00E20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2DEACCA0" w14:textId="23B8D84A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054E5146" w14:textId="28909B5C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4EA4E359" w14:textId="26B2BFC0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3272EA3D" w14:textId="7D90F68E" w:rsidR="00F325E7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3D4FA1F8" w14:textId="77777777" w:rsidR="00F325E7" w:rsidRPr="00853D0E" w:rsidRDefault="00F325E7">
      <w:pPr>
        <w:widowControl/>
        <w:jc w:val="left"/>
        <w:rPr>
          <w:rFonts w:eastAsia="华文仿宋"/>
          <w:sz w:val="24"/>
          <w:szCs w:val="24"/>
        </w:rPr>
      </w:pPr>
    </w:p>
    <w:p w14:paraId="6C0F2DB6" w14:textId="1B77CEAA" w:rsidR="000926DB" w:rsidRPr="00853D0E" w:rsidRDefault="003121F9" w:rsidP="00C308B6">
      <w:pPr>
        <w:pStyle w:val="maintext"/>
        <w:jc w:val="center"/>
      </w:pPr>
      <w:r w:rsidRPr="003121F9">
        <w:rPr>
          <w:noProof/>
        </w:rPr>
        <mc:AlternateContent>
          <mc:Choice Requires="wpg">
            <w:drawing>
              <wp:inline distT="0" distB="0" distL="0" distR="0" wp14:anchorId="1212A4C8" wp14:editId="299EF732">
                <wp:extent cx="4017118" cy="2921012"/>
                <wp:effectExtent l="0" t="0" r="0" b="184150"/>
                <wp:docPr id="1" name="组合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4017118" cy="2921012"/>
                          <a:chOff x="-113698" y="0"/>
                          <a:chExt cx="5502588" cy="3960135"/>
                        </a:xfrm>
                      </wpg:grpSpPr>
                      <wps:wsp>
                        <wps:cNvPr id="4" name="Rectangle 7"/>
                        <wps:cNvSpPr>
                          <a:spLocks noChangeArrowheads="1"/>
                        </wps:cNvSpPr>
                        <wps:spPr bwMode="auto">
                          <a:xfrm>
                            <a:off x="719868" y="0"/>
                            <a:ext cx="4597400" cy="3560763"/>
                          </a:xfrm>
                          <a:prstGeom prst="rect">
                            <a:avLst/>
                          </a:prstGeom>
                          <a:solidFill>
                            <a:srgbClr val="EBEBEB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" name="Line 8"/>
                        <wps:cNvCnPr/>
                        <wps:spPr bwMode="auto">
                          <a:xfrm>
                            <a:off x="719868" y="271780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7" name="Line 9"/>
                        <wps:cNvCnPr/>
                        <wps:spPr bwMode="auto">
                          <a:xfrm>
                            <a:off x="719868" y="182880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8" name="Line 10"/>
                        <wps:cNvCnPr/>
                        <wps:spPr bwMode="auto">
                          <a:xfrm>
                            <a:off x="719868" y="93345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9" name="Line 11"/>
                        <wps:cNvCnPr/>
                        <wps:spPr bwMode="auto">
                          <a:xfrm>
                            <a:off x="719868" y="4445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0" name="Line 12"/>
                        <wps:cNvCnPr/>
                        <wps:spPr bwMode="auto">
                          <a:xfrm>
                            <a:off x="719868" y="316865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1" name="Line 13"/>
                        <wps:cNvCnPr/>
                        <wps:spPr bwMode="auto">
                          <a:xfrm>
                            <a:off x="719868" y="227330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2" name="Line 14"/>
                        <wps:cNvCnPr/>
                        <wps:spPr bwMode="auto">
                          <a:xfrm>
                            <a:off x="719868" y="138430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3" name="Line 15"/>
                        <wps:cNvCnPr/>
                        <wps:spPr bwMode="auto">
                          <a:xfrm>
                            <a:off x="719868" y="488950"/>
                            <a:ext cx="4597400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4" name="Line 16"/>
                        <wps:cNvCnPr/>
                        <wps:spPr bwMode="auto">
                          <a:xfrm flipV="1">
                            <a:off x="991330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5" name="Line 17"/>
                        <wps:cNvCnPr/>
                        <wps:spPr bwMode="auto">
                          <a:xfrm flipV="1">
                            <a:off x="1442180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6" name="Line 18"/>
                        <wps:cNvCnPr/>
                        <wps:spPr bwMode="auto">
                          <a:xfrm flipV="1">
                            <a:off x="1894618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7" name="Line 19"/>
                        <wps:cNvCnPr/>
                        <wps:spPr bwMode="auto">
                          <a:xfrm flipV="1">
                            <a:off x="2340705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8" name="Line 20"/>
                        <wps:cNvCnPr/>
                        <wps:spPr bwMode="auto">
                          <a:xfrm flipV="1">
                            <a:off x="2791555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19" name="Line 21"/>
                        <wps:cNvCnPr/>
                        <wps:spPr bwMode="auto">
                          <a:xfrm flipV="1">
                            <a:off x="3243993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0" name="Line 22"/>
                        <wps:cNvCnPr/>
                        <wps:spPr bwMode="auto">
                          <a:xfrm flipV="1">
                            <a:off x="3696430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1" name="Line 23"/>
                        <wps:cNvCnPr/>
                        <wps:spPr bwMode="auto">
                          <a:xfrm flipV="1">
                            <a:off x="4148868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2" name="Line 24"/>
                        <wps:cNvCnPr/>
                        <wps:spPr bwMode="auto">
                          <a:xfrm flipV="1">
                            <a:off x="4593368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3" name="Line 25"/>
                        <wps:cNvCnPr/>
                        <wps:spPr bwMode="auto">
                          <a:xfrm flipV="1">
                            <a:off x="5045805" y="0"/>
                            <a:ext cx="0" cy="3560763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FFFF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4" name="Line 26"/>
                        <wps:cNvCnPr/>
                        <wps:spPr bwMode="auto">
                          <a:xfrm flipV="1">
                            <a:off x="991330" y="160337"/>
                            <a:ext cx="0" cy="65087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F8766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5" name="Line 27"/>
                        <wps:cNvCnPr/>
                        <wps:spPr bwMode="auto">
                          <a:xfrm>
                            <a:off x="991330" y="1679575"/>
                            <a:ext cx="0" cy="21907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F8766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6" name="Rectangle 28"/>
                        <wps:cNvSpPr>
                          <a:spLocks noChangeArrowheads="1"/>
                        </wps:cNvSpPr>
                        <wps:spPr bwMode="auto">
                          <a:xfrm>
                            <a:off x="873855" y="811212"/>
                            <a:ext cx="227013" cy="86836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27" name="Freeform 29"/>
                        <wps:cNvSpPr>
                          <a:spLocks/>
                        </wps:cNvSpPr>
                        <wps:spPr bwMode="auto">
                          <a:xfrm>
                            <a:off x="873855" y="811212"/>
                            <a:ext cx="227013" cy="868363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135"/>
                              <a:gd name="T2" fmla="*/ 0 w 35"/>
                              <a:gd name="T3" fmla="*/ 135 h 135"/>
                              <a:gd name="T4" fmla="*/ 35 w 35"/>
                              <a:gd name="T5" fmla="*/ 135 h 135"/>
                              <a:gd name="T6" fmla="*/ 35 w 35"/>
                              <a:gd name="T7" fmla="*/ 0 h 135"/>
                              <a:gd name="T8" fmla="*/ 0 w 35"/>
                              <a:gd name="T9" fmla="*/ 0 h 135"/>
                              <a:gd name="T10" fmla="*/ 0 w 35"/>
                              <a:gd name="T11" fmla="*/ 0 h 1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135">
                                <a:moveTo>
                                  <a:pt x="0" y="0"/>
                                </a:moveTo>
                                <a:lnTo>
                                  <a:pt x="0" y="135"/>
                                </a:lnTo>
                                <a:lnTo>
                                  <a:pt x="35" y="135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F8766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28" name="Line 30"/>
                        <wps:cNvCnPr/>
                        <wps:spPr bwMode="auto">
                          <a:xfrm>
                            <a:off x="873855" y="1462087"/>
                            <a:ext cx="227013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F8766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9" name="Line 31"/>
                        <wps:cNvCnPr/>
                        <wps:spPr bwMode="auto">
                          <a:xfrm flipV="1">
                            <a:off x="1442180" y="2066925"/>
                            <a:ext cx="0" cy="41275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D89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0" name="Line 32"/>
                        <wps:cNvCnPr/>
                        <wps:spPr bwMode="auto">
                          <a:xfrm>
                            <a:off x="1442180" y="2994025"/>
                            <a:ext cx="0" cy="9683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D89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1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1326293" y="2479675"/>
                            <a:ext cx="225425" cy="5143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32" name="Freeform 34"/>
                        <wps:cNvSpPr>
                          <a:spLocks/>
                        </wps:cNvSpPr>
                        <wps:spPr bwMode="auto">
                          <a:xfrm>
                            <a:off x="1326293" y="2479675"/>
                            <a:ext cx="225425" cy="514350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80"/>
                              <a:gd name="T2" fmla="*/ 0 w 35"/>
                              <a:gd name="T3" fmla="*/ 80 h 80"/>
                              <a:gd name="T4" fmla="*/ 35 w 35"/>
                              <a:gd name="T5" fmla="*/ 80 h 80"/>
                              <a:gd name="T6" fmla="*/ 35 w 35"/>
                              <a:gd name="T7" fmla="*/ 0 h 80"/>
                              <a:gd name="T8" fmla="*/ 0 w 35"/>
                              <a:gd name="T9" fmla="*/ 0 h 80"/>
                              <a:gd name="T10" fmla="*/ 0 w 35"/>
                              <a:gd name="T11" fmla="*/ 0 h 8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80">
                                <a:moveTo>
                                  <a:pt x="0" y="0"/>
                                </a:moveTo>
                                <a:lnTo>
                                  <a:pt x="0" y="80"/>
                                </a:lnTo>
                                <a:lnTo>
                                  <a:pt x="35" y="80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D89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33" name="Line 35"/>
                        <wps:cNvCnPr/>
                        <wps:spPr bwMode="auto">
                          <a:xfrm>
                            <a:off x="1326293" y="2890837"/>
                            <a:ext cx="22542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D89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4" name="Line 36"/>
                        <wps:cNvCnPr/>
                        <wps:spPr bwMode="auto">
                          <a:xfrm flipV="1">
                            <a:off x="1894618" y="2833687"/>
                            <a:ext cx="0" cy="1270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A3A5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5" name="Line 37"/>
                        <wps:cNvCnPr/>
                        <wps:spPr bwMode="auto">
                          <a:xfrm>
                            <a:off x="1894618" y="2859087"/>
                            <a:ext cx="0" cy="1270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A3A5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6" name="Rectangle 38"/>
                        <wps:cNvSpPr>
                          <a:spLocks noChangeArrowheads="1"/>
                        </wps:cNvSpPr>
                        <wps:spPr bwMode="auto">
                          <a:xfrm>
                            <a:off x="1778730" y="2846387"/>
                            <a:ext cx="225425" cy="127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37" name="Freeform 39"/>
                        <wps:cNvSpPr>
                          <a:spLocks/>
                        </wps:cNvSpPr>
                        <wps:spPr bwMode="auto">
                          <a:xfrm>
                            <a:off x="1778730" y="2846387"/>
                            <a:ext cx="225425" cy="12700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2"/>
                              <a:gd name="T2" fmla="*/ 0 w 35"/>
                              <a:gd name="T3" fmla="*/ 2 h 2"/>
                              <a:gd name="T4" fmla="*/ 35 w 35"/>
                              <a:gd name="T5" fmla="*/ 2 h 2"/>
                              <a:gd name="T6" fmla="*/ 35 w 35"/>
                              <a:gd name="T7" fmla="*/ 0 h 2"/>
                              <a:gd name="T8" fmla="*/ 0 w 35"/>
                              <a:gd name="T9" fmla="*/ 0 h 2"/>
                              <a:gd name="T10" fmla="*/ 0 w 35"/>
                              <a:gd name="T11" fmla="*/ 0 h 2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2">
                                <a:moveTo>
                                  <a:pt x="0" y="0"/>
                                </a:moveTo>
                                <a:lnTo>
                                  <a:pt x="0" y="2"/>
                                </a:lnTo>
                                <a:lnTo>
                                  <a:pt x="35" y="2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A3A5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38" name="Line 40"/>
                        <wps:cNvCnPr/>
                        <wps:spPr bwMode="auto">
                          <a:xfrm>
                            <a:off x="1778730" y="2852737"/>
                            <a:ext cx="22542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A3A5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39" name="Line 41"/>
                        <wps:cNvCnPr/>
                        <wps:spPr bwMode="auto">
                          <a:xfrm flipV="1">
                            <a:off x="2340705" y="2690812"/>
                            <a:ext cx="0" cy="6508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39B6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0" name="Line 42"/>
                        <wps:cNvCnPr/>
                        <wps:spPr bwMode="auto">
                          <a:xfrm>
                            <a:off x="2340705" y="2884487"/>
                            <a:ext cx="0" cy="6508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39B6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1" name="Rectangle 43"/>
                        <wps:cNvSpPr>
                          <a:spLocks noChangeArrowheads="1"/>
                        </wps:cNvSpPr>
                        <wps:spPr bwMode="auto">
                          <a:xfrm>
                            <a:off x="2231168" y="2755900"/>
                            <a:ext cx="225425" cy="128588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2" name="Freeform 44"/>
                        <wps:cNvSpPr>
                          <a:spLocks/>
                        </wps:cNvSpPr>
                        <wps:spPr bwMode="auto">
                          <a:xfrm>
                            <a:off x="2231168" y="2755900"/>
                            <a:ext cx="225425" cy="128588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20"/>
                              <a:gd name="T2" fmla="*/ 0 w 35"/>
                              <a:gd name="T3" fmla="*/ 20 h 20"/>
                              <a:gd name="T4" fmla="*/ 35 w 35"/>
                              <a:gd name="T5" fmla="*/ 20 h 20"/>
                              <a:gd name="T6" fmla="*/ 35 w 35"/>
                              <a:gd name="T7" fmla="*/ 0 h 20"/>
                              <a:gd name="T8" fmla="*/ 0 w 35"/>
                              <a:gd name="T9" fmla="*/ 0 h 20"/>
                              <a:gd name="T10" fmla="*/ 0 w 35"/>
                              <a:gd name="T11" fmla="*/ 0 h 2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20">
                                <a:moveTo>
                                  <a:pt x="0" y="0"/>
                                </a:moveTo>
                                <a:lnTo>
                                  <a:pt x="0" y="20"/>
                                </a:lnTo>
                                <a:lnTo>
                                  <a:pt x="35" y="20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39B6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3" name="Line 45"/>
                        <wps:cNvCnPr/>
                        <wps:spPr bwMode="auto">
                          <a:xfrm>
                            <a:off x="2231168" y="2820987"/>
                            <a:ext cx="22542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39B6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4" name="Line 46"/>
                        <wps:cNvCnPr/>
                        <wps:spPr bwMode="auto">
                          <a:xfrm flipV="1">
                            <a:off x="2791555" y="2581275"/>
                            <a:ext cx="0" cy="14922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F7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5" name="Line 47"/>
                        <wps:cNvCnPr/>
                        <wps:spPr bwMode="auto">
                          <a:xfrm>
                            <a:off x="2791555" y="2890837"/>
                            <a:ext cx="0" cy="1270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F7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6" name="Rectangle 48"/>
                        <wps:cNvSpPr>
                          <a:spLocks noChangeArrowheads="1"/>
                        </wps:cNvSpPr>
                        <wps:spPr bwMode="auto">
                          <a:xfrm>
                            <a:off x="2682018" y="2730500"/>
                            <a:ext cx="227013" cy="160338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7" name="Freeform 49"/>
                        <wps:cNvSpPr>
                          <a:spLocks/>
                        </wps:cNvSpPr>
                        <wps:spPr bwMode="auto">
                          <a:xfrm>
                            <a:off x="2682018" y="2730500"/>
                            <a:ext cx="227013" cy="160338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25"/>
                              <a:gd name="T2" fmla="*/ 0 w 35"/>
                              <a:gd name="T3" fmla="*/ 25 h 25"/>
                              <a:gd name="T4" fmla="*/ 35 w 35"/>
                              <a:gd name="T5" fmla="*/ 25 h 25"/>
                              <a:gd name="T6" fmla="*/ 35 w 35"/>
                              <a:gd name="T7" fmla="*/ 0 h 25"/>
                              <a:gd name="T8" fmla="*/ 0 w 35"/>
                              <a:gd name="T9" fmla="*/ 0 h 25"/>
                              <a:gd name="T10" fmla="*/ 0 w 35"/>
                              <a:gd name="T11" fmla="*/ 0 h 2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25">
                                <a:moveTo>
                                  <a:pt x="0" y="0"/>
                                </a:moveTo>
                                <a:lnTo>
                                  <a:pt x="0" y="25"/>
                                </a:lnTo>
                                <a:lnTo>
                                  <a:pt x="35" y="25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00BF7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48" name="Line 50"/>
                        <wps:cNvCnPr/>
                        <wps:spPr bwMode="auto">
                          <a:xfrm>
                            <a:off x="2682018" y="2878137"/>
                            <a:ext cx="227013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00BF7D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49" name="Line 51"/>
                        <wps:cNvCnPr/>
                        <wps:spPr bwMode="auto">
                          <a:xfrm flipV="1">
                            <a:off x="3243993" y="2543175"/>
                            <a:ext cx="0" cy="9048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FC4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0" name="Line 52"/>
                        <wps:cNvCnPr/>
                        <wps:spPr bwMode="auto">
                          <a:xfrm>
                            <a:off x="3243993" y="2827337"/>
                            <a:ext cx="0" cy="9525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FC4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1" name="Rectangle 53"/>
                        <wps:cNvSpPr>
                          <a:spLocks noChangeArrowheads="1"/>
                        </wps:cNvSpPr>
                        <wps:spPr bwMode="auto">
                          <a:xfrm>
                            <a:off x="3134455" y="2633662"/>
                            <a:ext cx="219075" cy="1936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2" name="Freeform 54"/>
                        <wps:cNvSpPr>
                          <a:spLocks/>
                        </wps:cNvSpPr>
                        <wps:spPr bwMode="auto">
                          <a:xfrm>
                            <a:off x="3134455" y="2633662"/>
                            <a:ext cx="219075" cy="193675"/>
                          </a:xfrm>
                          <a:custGeom>
                            <a:avLst/>
                            <a:gdLst>
                              <a:gd name="T0" fmla="*/ 0 w 34"/>
                              <a:gd name="T1" fmla="*/ 0 h 30"/>
                              <a:gd name="T2" fmla="*/ 0 w 34"/>
                              <a:gd name="T3" fmla="*/ 30 h 30"/>
                              <a:gd name="T4" fmla="*/ 34 w 34"/>
                              <a:gd name="T5" fmla="*/ 30 h 30"/>
                              <a:gd name="T6" fmla="*/ 34 w 34"/>
                              <a:gd name="T7" fmla="*/ 0 h 30"/>
                              <a:gd name="T8" fmla="*/ 0 w 34"/>
                              <a:gd name="T9" fmla="*/ 0 h 30"/>
                              <a:gd name="T10" fmla="*/ 0 w 34"/>
                              <a:gd name="T11" fmla="*/ 0 h 30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4" h="30">
                                <a:moveTo>
                                  <a:pt x="0" y="0"/>
                                </a:moveTo>
                                <a:lnTo>
                                  <a:pt x="0" y="30"/>
                                </a:lnTo>
                                <a:lnTo>
                                  <a:pt x="34" y="30"/>
                                </a:lnTo>
                                <a:lnTo>
                                  <a:pt x="34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00BFC4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3" name="Line 55"/>
                        <wps:cNvCnPr/>
                        <wps:spPr bwMode="auto">
                          <a:xfrm>
                            <a:off x="3134455" y="2730500"/>
                            <a:ext cx="21907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00BFC4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4" name="Line 56"/>
                        <wps:cNvCnPr/>
                        <wps:spPr bwMode="auto">
                          <a:xfrm flipV="1">
                            <a:off x="3696430" y="1905000"/>
                            <a:ext cx="0" cy="62547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0F6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5" name="Line 57"/>
                        <wps:cNvCnPr/>
                        <wps:spPr bwMode="auto">
                          <a:xfrm>
                            <a:off x="3696430" y="3206750"/>
                            <a:ext cx="0" cy="5715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00B0F6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6" name="Rectangle 58"/>
                        <wps:cNvSpPr>
                          <a:spLocks noChangeArrowheads="1"/>
                        </wps:cNvSpPr>
                        <wps:spPr bwMode="auto">
                          <a:xfrm>
                            <a:off x="3580543" y="2530475"/>
                            <a:ext cx="225425" cy="6762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7" name="Freeform 59"/>
                        <wps:cNvSpPr>
                          <a:spLocks/>
                        </wps:cNvSpPr>
                        <wps:spPr bwMode="auto">
                          <a:xfrm>
                            <a:off x="3580543" y="2530475"/>
                            <a:ext cx="225425" cy="676275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105"/>
                              <a:gd name="T2" fmla="*/ 0 w 35"/>
                              <a:gd name="T3" fmla="*/ 105 h 105"/>
                              <a:gd name="T4" fmla="*/ 35 w 35"/>
                              <a:gd name="T5" fmla="*/ 105 h 105"/>
                              <a:gd name="T6" fmla="*/ 35 w 35"/>
                              <a:gd name="T7" fmla="*/ 0 h 105"/>
                              <a:gd name="T8" fmla="*/ 0 w 35"/>
                              <a:gd name="T9" fmla="*/ 0 h 105"/>
                              <a:gd name="T10" fmla="*/ 0 w 35"/>
                              <a:gd name="T11" fmla="*/ 0 h 10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105">
                                <a:moveTo>
                                  <a:pt x="0" y="0"/>
                                </a:moveTo>
                                <a:lnTo>
                                  <a:pt x="0" y="105"/>
                                </a:lnTo>
                                <a:lnTo>
                                  <a:pt x="35" y="105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00B0F6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8" name="Line 60"/>
                        <wps:cNvCnPr/>
                        <wps:spPr bwMode="auto">
                          <a:xfrm>
                            <a:off x="3580543" y="3155950"/>
                            <a:ext cx="22542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00B0F6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" name="Line 61"/>
                        <wps:cNvCnPr/>
                        <wps:spPr bwMode="auto">
                          <a:xfrm flipV="1">
                            <a:off x="4148868" y="2620962"/>
                            <a:ext cx="0" cy="29527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9590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" name="Line 62"/>
                        <wps:cNvCnPr/>
                        <wps:spPr bwMode="auto">
                          <a:xfrm>
                            <a:off x="4148868" y="3309937"/>
                            <a:ext cx="0" cy="9048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9590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1" name="Rectangle 63"/>
                        <wps:cNvSpPr>
                          <a:spLocks noChangeArrowheads="1"/>
                        </wps:cNvSpPr>
                        <wps:spPr bwMode="auto">
                          <a:xfrm>
                            <a:off x="4031393" y="2916237"/>
                            <a:ext cx="227013" cy="39370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62" name="Freeform 64"/>
                        <wps:cNvSpPr>
                          <a:spLocks/>
                        </wps:cNvSpPr>
                        <wps:spPr bwMode="auto">
                          <a:xfrm>
                            <a:off x="4031393" y="2916237"/>
                            <a:ext cx="227013" cy="393700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61"/>
                              <a:gd name="T2" fmla="*/ 0 w 35"/>
                              <a:gd name="T3" fmla="*/ 61 h 61"/>
                              <a:gd name="T4" fmla="*/ 35 w 35"/>
                              <a:gd name="T5" fmla="*/ 61 h 61"/>
                              <a:gd name="T6" fmla="*/ 35 w 35"/>
                              <a:gd name="T7" fmla="*/ 0 h 61"/>
                              <a:gd name="T8" fmla="*/ 0 w 35"/>
                              <a:gd name="T9" fmla="*/ 0 h 61"/>
                              <a:gd name="T10" fmla="*/ 0 w 35"/>
                              <a:gd name="T11" fmla="*/ 0 h 61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61">
                                <a:moveTo>
                                  <a:pt x="0" y="0"/>
                                </a:moveTo>
                                <a:lnTo>
                                  <a:pt x="0" y="61"/>
                                </a:lnTo>
                                <a:lnTo>
                                  <a:pt x="35" y="61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9590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63" name="Line 65"/>
                        <wps:cNvCnPr/>
                        <wps:spPr bwMode="auto">
                          <a:xfrm>
                            <a:off x="4031393" y="3219450"/>
                            <a:ext cx="227013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9590FF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76" name="Line 66"/>
                        <wps:cNvCnPr/>
                        <wps:spPr bwMode="auto">
                          <a:xfrm flipV="1">
                            <a:off x="4593368" y="1462087"/>
                            <a:ext cx="0" cy="74612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E76B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77" name="Line 67"/>
                        <wps:cNvCnPr/>
                        <wps:spPr bwMode="auto">
                          <a:xfrm>
                            <a:off x="4593368" y="2974975"/>
                            <a:ext cx="0" cy="12700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E76B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79" name="Rectangle 68"/>
                        <wps:cNvSpPr>
                          <a:spLocks noChangeArrowheads="1"/>
                        </wps:cNvSpPr>
                        <wps:spPr bwMode="auto">
                          <a:xfrm>
                            <a:off x="4483830" y="2208212"/>
                            <a:ext cx="227013" cy="766763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80" name="Freeform 69"/>
                        <wps:cNvSpPr>
                          <a:spLocks/>
                        </wps:cNvSpPr>
                        <wps:spPr bwMode="auto">
                          <a:xfrm>
                            <a:off x="4483830" y="2208212"/>
                            <a:ext cx="227013" cy="766763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119"/>
                              <a:gd name="T2" fmla="*/ 0 w 35"/>
                              <a:gd name="T3" fmla="*/ 119 h 119"/>
                              <a:gd name="T4" fmla="*/ 35 w 35"/>
                              <a:gd name="T5" fmla="*/ 119 h 119"/>
                              <a:gd name="T6" fmla="*/ 35 w 35"/>
                              <a:gd name="T7" fmla="*/ 0 h 119"/>
                              <a:gd name="T8" fmla="*/ 0 w 35"/>
                              <a:gd name="T9" fmla="*/ 0 h 119"/>
                              <a:gd name="T10" fmla="*/ 0 w 35"/>
                              <a:gd name="T11" fmla="*/ 0 h 119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119">
                                <a:moveTo>
                                  <a:pt x="0" y="0"/>
                                </a:moveTo>
                                <a:lnTo>
                                  <a:pt x="0" y="119"/>
                                </a:lnTo>
                                <a:lnTo>
                                  <a:pt x="35" y="119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E76B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81" name="Line 70"/>
                        <wps:cNvCnPr/>
                        <wps:spPr bwMode="auto">
                          <a:xfrm>
                            <a:off x="4483830" y="2962275"/>
                            <a:ext cx="227013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E76BF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82" name="Line 71"/>
                        <wps:cNvCnPr/>
                        <wps:spPr bwMode="auto">
                          <a:xfrm flipV="1">
                            <a:off x="5045805" y="2620962"/>
                            <a:ext cx="0" cy="225425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FF62BC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83" name="Line 72"/>
                        <wps:cNvCnPr/>
                        <wps:spPr bwMode="auto">
                          <a:xfrm>
                            <a:off x="5045805" y="3116262"/>
                            <a:ext cx="0" cy="39688"/>
                          </a:xfrm>
                          <a:prstGeom prst="line">
                            <a:avLst/>
                          </a:prstGeom>
                          <a:noFill/>
                          <a:ln w="12700" cap="flat">
                            <a:solidFill>
                              <a:srgbClr val="FF62BC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84" name="Rectangle 73"/>
                        <wps:cNvSpPr>
                          <a:spLocks noChangeArrowheads="1"/>
                        </wps:cNvSpPr>
                        <wps:spPr bwMode="auto">
                          <a:xfrm>
                            <a:off x="4936268" y="2846387"/>
                            <a:ext cx="225425" cy="26987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85" name="Freeform 74"/>
                        <wps:cNvSpPr>
                          <a:spLocks/>
                        </wps:cNvSpPr>
                        <wps:spPr bwMode="auto">
                          <a:xfrm>
                            <a:off x="4936268" y="2846387"/>
                            <a:ext cx="225425" cy="269875"/>
                          </a:xfrm>
                          <a:custGeom>
                            <a:avLst/>
                            <a:gdLst>
                              <a:gd name="T0" fmla="*/ 0 w 35"/>
                              <a:gd name="T1" fmla="*/ 0 h 42"/>
                              <a:gd name="T2" fmla="*/ 0 w 35"/>
                              <a:gd name="T3" fmla="*/ 42 h 42"/>
                              <a:gd name="T4" fmla="*/ 35 w 35"/>
                              <a:gd name="T5" fmla="*/ 42 h 42"/>
                              <a:gd name="T6" fmla="*/ 35 w 35"/>
                              <a:gd name="T7" fmla="*/ 0 h 42"/>
                              <a:gd name="T8" fmla="*/ 0 w 35"/>
                              <a:gd name="T9" fmla="*/ 0 h 42"/>
                              <a:gd name="T10" fmla="*/ 0 w 35"/>
                              <a:gd name="T11" fmla="*/ 0 h 42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35" h="42">
                                <a:moveTo>
                                  <a:pt x="0" y="0"/>
                                </a:moveTo>
                                <a:lnTo>
                                  <a:pt x="0" y="42"/>
                                </a:lnTo>
                                <a:lnTo>
                                  <a:pt x="35" y="42"/>
                                </a:lnTo>
                                <a:lnTo>
                                  <a:pt x="35" y="0"/>
                                </a:lnTo>
                                <a:lnTo>
                                  <a:pt x="0" y="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noFill/>
                          <a:ln w="12700" cap="rnd">
                            <a:solidFill>
                              <a:srgbClr val="FF62BC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vert="horz" wrap="square" lIns="91440" tIns="45720" rIns="91440" bIns="45720" numCol="1" anchor="t" anchorCtr="0" compatLnSpc="1">
                          <a:prstTxWarp prst="textNoShape">
                            <a:avLst/>
                          </a:prstTxWarp>
                        </wps:bodyPr>
                      </wps:wsp>
                      <wps:wsp>
                        <wps:cNvPr id="586" name="Line 75"/>
                        <wps:cNvCnPr/>
                        <wps:spPr bwMode="auto">
                          <a:xfrm>
                            <a:off x="4936268" y="3078162"/>
                            <a:ext cx="225425" cy="0"/>
                          </a:xfrm>
                          <a:prstGeom prst="line">
                            <a:avLst/>
                          </a:prstGeom>
                          <a:noFill/>
                          <a:ln w="25400" cap="flat">
                            <a:solidFill>
                              <a:srgbClr val="FF62BC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87" name="Rectangle 76"/>
                        <wps:cNvSpPr>
                          <a:spLocks noChangeArrowheads="1"/>
                        </wps:cNvSpPr>
                        <wps:spPr bwMode="auto">
                          <a:xfrm>
                            <a:off x="277854" y="3064888"/>
                            <a:ext cx="406336" cy="2476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ABAE844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-200</w:t>
                              </w:r>
                            </w:p>
                          </w:txbxContent>
                        </wps:txbx>
                        <wps:bodyPr vert="horz" wrap="squar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88" name="Rectangle 77"/>
                        <wps:cNvSpPr>
                          <a:spLocks noChangeArrowheads="1"/>
                        </wps:cNvSpPr>
                        <wps:spPr bwMode="auto">
                          <a:xfrm>
                            <a:off x="277854" y="2170024"/>
                            <a:ext cx="406336" cy="2476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0C7E760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-100</w:t>
                              </w:r>
                            </w:p>
                          </w:txbxContent>
                        </wps:txbx>
                        <wps:bodyPr vert="horz" wrap="squar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89" name="Rectangle 78"/>
                        <wps:cNvSpPr>
                          <a:spLocks noChangeArrowheads="1"/>
                        </wps:cNvSpPr>
                        <wps:spPr bwMode="auto">
                          <a:xfrm>
                            <a:off x="427113" y="1281729"/>
                            <a:ext cx="112027" cy="2476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8A87DD9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0</w:t>
                              </w:r>
                            </w:p>
                          </w:txbxContent>
                        </wps:txbx>
                        <wps:bodyPr vert="horz" wrap="squar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90" name="Rectangle 79"/>
                        <wps:cNvSpPr>
                          <a:spLocks noChangeArrowheads="1"/>
                        </wps:cNvSpPr>
                        <wps:spPr bwMode="auto">
                          <a:xfrm>
                            <a:off x="311256" y="386707"/>
                            <a:ext cx="334227" cy="2476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56BD9BB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100</w:t>
                              </w:r>
                            </w:p>
                          </w:txbxContent>
                        </wps:txbx>
                        <wps:bodyPr vert="horz" wrap="squar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91" name="Line 80"/>
                        <wps:cNvCnPr/>
                        <wps:spPr bwMode="auto">
                          <a:xfrm>
                            <a:off x="686530" y="3168650"/>
                            <a:ext cx="33338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2" name="Line 81"/>
                        <wps:cNvCnPr/>
                        <wps:spPr bwMode="auto">
                          <a:xfrm>
                            <a:off x="686530" y="2273300"/>
                            <a:ext cx="33338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3" name="Line 82"/>
                        <wps:cNvCnPr/>
                        <wps:spPr bwMode="auto">
                          <a:xfrm>
                            <a:off x="686530" y="1384300"/>
                            <a:ext cx="33338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4" name="Line 83"/>
                        <wps:cNvCnPr/>
                        <wps:spPr bwMode="auto">
                          <a:xfrm>
                            <a:off x="686530" y="488950"/>
                            <a:ext cx="33338" cy="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5" name="Line 84"/>
                        <wps:cNvCnPr/>
                        <wps:spPr bwMode="auto">
                          <a:xfrm flipV="1">
                            <a:off x="991330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6" name="Line 85"/>
                        <wps:cNvCnPr/>
                        <wps:spPr bwMode="auto">
                          <a:xfrm flipV="1">
                            <a:off x="1442180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7" name="Line 86"/>
                        <wps:cNvCnPr/>
                        <wps:spPr bwMode="auto">
                          <a:xfrm flipV="1">
                            <a:off x="1894618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8" name="Line 87"/>
                        <wps:cNvCnPr/>
                        <wps:spPr bwMode="auto">
                          <a:xfrm flipV="1">
                            <a:off x="2340705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599" name="Line 88"/>
                        <wps:cNvCnPr/>
                        <wps:spPr bwMode="auto">
                          <a:xfrm flipV="1">
                            <a:off x="2791555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0" name="Line 89"/>
                        <wps:cNvCnPr/>
                        <wps:spPr bwMode="auto">
                          <a:xfrm flipV="1">
                            <a:off x="3243993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1" name="Line 90"/>
                        <wps:cNvCnPr/>
                        <wps:spPr bwMode="auto">
                          <a:xfrm flipV="1">
                            <a:off x="3696430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2" name="Line 91"/>
                        <wps:cNvCnPr/>
                        <wps:spPr bwMode="auto">
                          <a:xfrm flipV="1">
                            <a:off x="4148868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3" name="Line 92"/>
                        <wps:cNvCnPr/>
                        <wps:spPr bwMode="auto">
                          <a:xfrm flipV="1">
                            <a:off x="4593368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4" name="Line 93"/>
                        <wps:cNvCnPr/>
                        <wps:spPr bwMode="auto">
                          <a:xfrm flipV="1">
                            <a:off x="5045805" y="3560762"/>
                            <a:ext cx="0" cy="31750"/>
                          </a:xfrm>
                          <a:prstGeom prst="line">
                            <a:avLst/>
                          </a:prstGeom>
                          <a:noFill/>
                          <a:ln w="6350" cap="flat">
                            <a:solidFill>
                              <a:srgbClr val="333333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605" name="Rectangle 94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618367" y="3720526"/>
                            <a:ext cx="603651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3D74C65" w14:textId="36A32F15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TY_S0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6" name="Rectangle 95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1070698" y="3720806"/>
                            <a:ext cx="603651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33CD4B8" w14:textId="123C8411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TY_S1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7" name="Rectangle 96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1515090" y="3720153"/>
                            <a:ext cx="603651" cy="238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B7794F7" w14:textId="65874A5B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TY_S2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8" name="Rectangle 97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1917719" y="3720153"/>
                            <a:ext cx="742821" cy="238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94EE31C" w14:textId="12CFAECF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TY_BS1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9" name="Rectangle 98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2370048" y="3720153"/>
                            <a:ext cx="742821" cy="238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53F9136" w14:textId="4472071A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TY_BS2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0" name="Rectangle 99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2886929" y="3720393"/>
                            <a:ext cx="614958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D2D355F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BH_S0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1" name="Rectangle 100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3337697" y="3720393"/>
                            <a:ext cx="614958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9908601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BH_S1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2" name="Rectangle 101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3789950" y="3720378"/>
                            <a:ext cx="614958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C4611C9" w14:textId="6C797D8D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BH_S2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3" name="Rectangle 102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4183991" y="3720393"/>
                            <a:ext cx="754128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92423D6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BH_BS1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4" name="Rectangle 103"/>
                        <wps:cNvSpPr>
                          <a:spLocks noChangeArrowheads="1"/>
                        </wps:cNvSpPr>
                        <wps:spPr bwMode="auto">
                          <a:xfrm rot="18900000">
                            <a:off x="4634762" y="3720393"/>
                            <a:ext cx="754128" cy="2393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845FC96" w14:textId="77777777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</w:rPr>
                                <w:t>BH_BS2</w:t>
                              </w:r>
                            </w:p>
                          </w:txbxContent>
                        </wps:txbx>
                        <wps:bodyPr vert="horz" wrap="non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5" name="Rectangle 105"/>
                        <wps:cNvSpPr>
                          <a:spLocks noChangeArrowheads="1"/>
                        </wps:cNvSpPr>
                        <wps:spPr bwMode="auto">
                          <a:xfrm rot="16200000">
                            <a:off x="-937724" y="954022"/>
                            <a:ext cx="2143273" cy="4952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639137" w14:textId="285FCECD" w:rsidR="00C82435" w:rsidRDefault="00C82435" w:rsidP="003121F9">
                              <w:pPr>
                                <w:pStyle w:val="af"/>
                                <w:kinsoku w:val="0"/>
                                <w:overflowPunct w:val="0"/>
                                <w:spacing w:before="0" w:beforeAutospacing="0" w:after="0" w:afterAutospacing="0"/>
                                <w:textAlignment w:val="baseline"/>
                              </w:pPr>
                              <w:r>
                                <w:rPr>
                                  <w:rFonts w:ascii="Times New Roman" w:eastAsiaTheme="minorEastAsia" w:hAnsi="Times New Roman" w:cs="Times New Roman"/>
                                  <w:i/>
                                  <w:iCs/>
                                  <w:color w:val="000000"/>
                                  <w:kern w:val="24"/>
                                  <w:sz w:val="32"/>
                                  <w:szCs w:val="32"/>
                                </w:rPr>
                                <w:t xml:space="preserve">Eh </w:t>
                              </w:r>
                              <w:r>
                                <w:rPr>
                                  <w:rFonts w:ascii="Times New Roman" w:eastAsiaTheme="minorEastAsia" w:hAnsi="Times New Roman" w:cs="Times New Roman"/>
                                  <w:color w:val="000000"/>
                                  <w:kern w:val="24"/>
                                  <w:sz w:val="32"/>
                                  <w:szCs w:val="32"/>
                                </w:rPr>
                                <w:t>(mV)</w:t>
                              </w:r>
                            </w:p>
                          </w:txbxContent>
                        </wps:txbx>
                        <wps:bodyPr vert="horz" wrap="square" lIns="0" tIns="0" rIns="0" bIns="0" numCol="1" anchor="t" anchorCtr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12A4C8" id="组合 3" o:spid="_x0000_s1026" style="width:316.3pt;height:230pt;mso-position-horizontal-relative:char;mso-position-vertical-relative:line" coordorigin="-1136" coordsize="55025,3960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bMXXRgAAIhcAQAOAAAAZHJzL2Uyb0RvYy54bWzsXd1u4ziWvl9g30Hw5QKpiBL1Z3R6UJXE&#10;jQFqegtbtTPXiu3ExtiWR3ZV0tOYu7nYy32ffZ7FvsZ+JEWJ1E/KkvyXMquBlh3TtEQeHp7zne8c&#10;/vSHl+XC+jZNN/NkdTMg7+yBNV2Nk8l89XQz+M8vo6twYG228WoSL5LV9Gbw23Qz+MPP//ovPz2v&#10;h1MnmSWLyTS10MlqM3xe3wxm2+16eH29Gc+my3jzLllPV/jwMUmX8RZv06frSRo/o/fl4tqxbf/6&#10;OUkn6zQZTzcb/PVOfDj4mff/+Dgdb//98XEz3VqLmwHubcv/n/L/P7D/X//8Uzx8SuP1bD7ObiPu&#10;cBfLeL7Cj+Zd3cXb2PqazitdLefjNNkkj9t342R5nTw+zsdT/gx4GmKXnuaXNPm65s/yNHx+WufD&#10;hKEtjVPnbse/fvuUWvMJ5m5greIlpuj//uef//vf/2W5bGye109DNPklXX9ef0rFA+Llx2T81421&#10;Sm5n8epp+n6zxjizHvCN6/JX2Pun4vsvj+mS9YNHt174PPyWz8P0ZWuN8Udqk4AQSM4YnzmRQ2zi&#10;iJkazzCd7HtXhLh+hCbFt8ez++z7nmc7Xph93418m7gev7d4KH6e32R+U89ryN6mGN5Nv+H9PIvX&#10;Uz5rGzZ22fBSObz/gbHCqC2mViBGmLeSw7spj22aJs+zaTzBTcnxVb7Abn2DmbEenv+UTDB58ddt&#10;wgWxNM4BiUJfG658sL0ooDbWBhts1/PtwOdTfy0HKx6u0832l2mytNiLm0GKJ+C/EX/7uNmyOS+a&#10;sKndJIv5ZDRfLPib9OnhdpFa32KswPsP7L9sKrRmixVrvErY10SP4i+4S/wG+4zdL19Rv0fEofYH&#10;J7oa+WFwRUfUu4oCO7yySfQBk00jejf6B7tBQoez+WQyXX2cr6ZydRO62/RmekasS76+reebQeQ5&#10;Hn927e436kPa/F/dQy7nWyi7xXx5MwjzRvGQTe/9aoLHjofbeL4Qr6/12+ejjDGQVz4qkGMx/2yl&#10;boYPyeQ3yALUMWZplqR/H1jPUG03g83fvsbpdGAt/riCHEWEUqYL+RvqBQ7epOonD+onq6/L2wRz&#10;B/0Qr8bo9WawlS9vt0KVQpet4+3H1ef1mDVkD8JE5cvLX+J0nUnNFjf/ayIXRzwsCY9oy/WHfJDs&#10;DZameLyDr1FPrlEuL6GyPG9Xn1LMjxzuNsvNCUiA2WadCSHmGk5ddPyz5uW2gPC+ttzyRRMPFysm&#10;o77rseXMJv5xEYul2iyuI/6vTlzZFN7Fm5lYu7wH8RTYljJxbRJd3En2uNXVa0f34X1Ir6jj319R&#10;++7u6v3oll75IxJ4d+7d7e0d0Vcv0wn9Vy+7n3yolMUlFBWGf6fFxXQTk4LjCWWgCWXEZoDdAHaW&#10;HkJJQic0QqlsKUYoYUfX2aBSYWcyl1kzsCSEscg1JeEarL9URq5LobqMpszsHCOUrYQy0oWSm8v9&#10;hZJSI5NGUX7fWa9XlFCNmqbkfmx/oXSJH/pGVRYuoVGVrVQlydEesYFnYE9fs9JxAtc1vo4Ry+9C&#10;mw3a0tG1Jd2Tt+OG1Iil2cQ7b+KuLpYcTO6/idMwjMwebpRlV2WZhxTEHu63VZbW42K+/rMEbLOA&#10;TBQRbOFqXIXpDYZZMkxx1xCBwSwvGrMkOpJO1EjXTqhlrWgibOGQ0MimDCQYlOj18HmDjenrm3nr&#10;ME+9bIYR9VnIuohHG735e2Tc8nZuuR7sIa2jPbWy6bjUDmyoZCObKovAyGY72dRjPiANtIxE1stm&#10;EBHPM7Jp9vTdKHENe7oe+nFah35qZdN1qBtF8P2N3jR6cwe6Zr1sMnaVEit3WkeA6mXTj3xgmkY2&#10;M1KV8YW6+EJQlJpstg4D1comJUA268mmBkMyvLcKzb1Bb+qxIKd1LKheNj2QjIxslhnVxhdq5Qs5&#10;ekAIlPB9+EKeTb3Q+OlGNndMD2rQm3pYyNl7WIj4tutyRL/gs2f7OihJYaCn2hSpIVkeQOvQEHEC&#10;np6yK589DHz/ji1IcLo12rvhs1eTRdgwsUj28fjsUJaazdk6NsSgkmqwkvhB5AnZq4ilQyLbiKVJ&#10;sxA5og1qMw8LFQl6jhobOnSGXhi4YQaEhoQ4MuNRRpFArUMaowjBw7lyD5ek15wQZJL0TJIeEvqy&#10;LUNkGx5//8hjZKN0OmWZ4ZajxslK61RucMiXEp+w3W6nlNm+C3L8VWTNsv1KJjsiQXySZcQ9TbJt&#10;8AuMp8flAmnn/3Zt2dazJZKVWVPZAjCN0mJmZfnMahN4y0qTuk6gPPIW6MCq7QbGY94Iber6wf6d&#10;N2nsB9o0b9TQD+Yxb2LX3w1CTkqTupsB8K+0qH0kRsFX2tT1wujQSpO8G1iQ+XzFM0wcpCkejl9W&#10;2RziFZJikY5vi5zXZMNy09mEImTwReRr8/bZ1+oaY+JYY5lzjS5faYzpYY2lif16Y8wBa8wNLDzJ&#10;640FdeELX0nfbcyGlD+h9ojia9nQsCTxctGFdGCh6MIDs83hFsRbNqLyJUtcheBbM/DRcGV/Xibf&#10;pl8S3mBbqhWAnyo+XayqrbIVgnbyU3ld877YT+EJdmwmM3RlH/Iq+hKD0b4Nbo4NAndU8tFgg6go&#10;jjxjVSb3qt5QuprwgdK8HC0XfXRBztAro9CQ4tw5C9ik2HelUsOkVr0/RLCgDDpSqZUNmlDfAfQg&#10;NEudySxXpyyLwbAApaRFa1DC8UTNDANKrJ6UEhlMWecqq/PygkgcG5TQCQTufggEKmHVsX0/EkBx&#10;BZ+gUOoiEQDaf18Sqm4UO5SBuAsjlCQxsNm5loFgsX6FRuC2phGwpZnBZppcRhFFtSRdc+K3GNU/&#10;As7AIRAjlqY6ST1sBk2ZiWUBm7kqjaDkjhdFw/ZU2Iq4ju9kJC2HBpFfxoAdbNUMc2YC7RHKauOw&#10;/aVR0TLH5bVyO+3NTGa6lzbG1+rjmOpWWc0vU92qKITYqsBfw1LNCRU5cOaqpIrSSpVGWHvgrP+S&#10;VD3gPUNnyB/Ck3VHzkIGVVU7aYmbNfTSATWr3kp70KzaRxfMTPQCxWogsxpM8LCQGcaeCXWBidUh&#10;U8WndfhVPn3yQ3nVALPdWsktVnYhr3V3JT+T1+Y2EK1D42WX5AW1N2Q6O/QGL+uKl8GW1ty+1kwz&#10;1e1TTWW4+2GZxaOaynIJ7wuOaAmYXdJCfIuAGSxHTS73wzIjShatEzKibgnSzYAJgW296sa1RnRb&#10;4mXv3feewcuwJQNt5+40rjycV+u1SWfieDQzFuBT8bI+NDNdLD1oTiOWsha3YY63Yo67NTQzgbFm&#10;QbCSF75/vCwIEDcTIWsnpL5blmXVCNhBzxq4DH5XsyltisEzA/QtFoOHcZxtIAVcdhCeGem7Ig+I&#10;lvEoU3ewzAFWVumiJVRW20cHoKxyH+1xskoXXWAy3olByeqZc4dFyZzeIJmcPAlWyauGke3USPrX&#10;sgd5bYa/Cipbc5sjQGSX5Pg07+tNJHkDkR2duwPzWfX0cLQNvM2OlDJ9L/ZQzrjk6anWsVzCJ4LI&#10;LmkhvkmITOeU0f1wytRiXo4PKKKcKJRBZCwV88TcHTf64BuI7HwhMnYImAKRUW63dFScmliGIaVl&#10;WMGIpTnwqny+ZT1PBYoyE8uCUkaPSSlzHJfgfA2eIAJiLvBevtMXtF3VCCBOyI6afDUWYTAyg5GJ&#10;sxN/sAMTsWWUMTJ6EEpZ/yV5SJAsUw9FviaGRUknrMs4VJMxHUYpE/U0VaitLU5W30sXpKzyPB2g&#10;skofnbAy3osBy04ClvWnlAmZxvRJcEtedbhMTrL8VF61Vq83EvGs9m2OgJddkhdk8LI3cMoxbGnN&#10;7etDKdP25dCxo7Lbp5rKcnmeCC+7pIX4FvEyWI6aXO6HUuYoBcYdD2hZOT8oAyYIjSCrr/txh+aU&#10;2faHUWBKl50tp4zqnDLah1OmyWUdGVfKJa9+9yq8YMTysk+IpzWcMnrM0mWOj60/O/wGITM7I8aq&#10;gFlRvIyXjzSA2Xh6PUnj57lWPoEVwYk8bEOMNNVsTBtS2VsllWHLqABmByGV9V+ShwTMsnIDnQEz&#10;VrxM1iwoOmkLmNX30gUwqzxPB8Cs0kcnwExasCYH8+g5mJnaLrIs62haxac6yiUArNwBkR/KqwaF&#10;7dZKetuyC3mtuyv5mbw2tzkCYHZJXlDzHm8IZgprPOOUnajiKGxpFZgQBUS68iRUUzkMQlIlmBWm&#10;slzCJwLMLmkhvknATCeYefshmKmnniFp1yUNgFlk45Sf0+NltzzejG1JU6Wm1P85lPqHptQUZx+C&#10;mSaWIVCGsuLM8DLmPu9bb7ZMDWZ604glluSZpgZDUWZiWRDMvGMSzFziUprV+nd8pLn7fGUoeJk4&#10;sILXLCORm9U0w4g2WAKGYGbwsh+SYOZVCWbeQQhm/Zdkd7yMP5DK/CpXoxdVktUWFYJZpQ+VYOYy&#10;ali1Ew0vo6zWf6UXBLxyIltDLxpeVt9LudJ/9VYqeFnlTsqF/qt9VPGySieVOv+iFyhWg5cdES+D&#10;4KHMP8aewfgFIlaHOhWf1mFT+fTJD+U1w8vwQ6j6uVsraTTKLuS17q7kZ/La3AaideiaZZdkbmpO&#10;nn7SganxX1RZOC1eBltac/t4TKIjXqbty7WhZcVUlku4wUpuzZNoWbPskhbiW8TLYDlqcrkfgpmr&#10;nMQOWQT3gYth4cxlwIQPaTr1IYSQUHvEHxv7kqZLDWB2FoCZTjDz+hDMVLl0cfpEdsJERS69gJwB&#10;YGbEkpWkP1fArIZg5h2TYOayc7EZbx3WvOO5dqZIC1lWaeZ+4GckX4xogylgADMDmP2YgFmVYOYd&#10;hGDWf0l2B8yqVCkFpmJYF7ErTSqIWaWFipihg/puNMxsh/Mxm/rRULP6fsqoWc1DVWCzykOVYbOa&#10;Tqq4WaWXCm6WdQMFa4CzIwJnMA/Z+ZiQ7r7IWTGBEsOS1ww6w09hs92xmXS8ZR/y2oyLFTmhzW0g&#10;XUfAzi7G8tT8PYOdwQCSR8swQcN5kF9e/nLy061hVqsYhc9XVlfsTLGaXYI6JsLPq7ea5RJuMJiP&#10;gJ1dzEJ8k9iZzjXz98M1owQcMllpBye4RmUiRIadOWD1nBo7i1AHaDTKCG+aLjXY2TlgZ1CVmubs&#10;QzZT5dJ17ShqIpudngNpxHKxkOdPyOs5nUMBTZmJZUE2849JNqM2YmjygMyI+E5Zlh1kGBM4v+yA&#10;TDQM8pKNDaaAwc4MdvZDYmcwPrKlmlf89zmFKLO/S0dzyDNt2h+Q2X9JHhA7E6bdq2SzCj6kQmc+&#10;AXJW7aQlcNbQSwfYrHor7VGzah9dQDPRi8HMTlHNDGPfFzLLp0+iW/KqIWa7tZLetuxCXpvBsDMB&#10;zC7J3NScPAOYnSdgBltac/v43tQRMFP3ZdchEa0CZoWpLJdwg5V8aMDskhbimwTMgpw08XG+mlr+&#10;fthm1IvYsZgiOEMBmZUL7mWIWUB9ktcJ2JeItsyDuw/8DyPu6sLm0ZSpQczOATHzgpwsIES0D91M&#10;FUwnCmjUkDa8w5GCrVWnkcvaalLM4H2bqjMPNiiY2TH5Zji+wg2RNsL5ZtCxTvmQFRUzC3wwzqSa&#10;a1C1BjMzmNkPiZkhxCzt7wI0OwjhrP+aPCBoRgh/5u6oGTpghLNqNy1xs8Z+OiBnNXfTHjqr6aQL&#10;dpZ1Y8CzU4BnbPD7omfFBEqsS141+GzHZtL5ln3I69njZ5fkE2kun8HPzhM/Q0l0uYFzJzDgS6sr&#10;gKbazSDzVIqtq3azXMMNJnNrL7BltuYlrcQ36QWGeThWCOZ+KGeeTRktUrh2r1HOIE6nBtBGI9/5&#10;cGsoZ2ebFxfqwYegD+dMFUx2/qDTwIV0I//UdfeMXJ4358wL80z3AkALjko6Q9EylCAXWjakvlsO&#10;U6gJmzjGOPweu9cAaAZA+0EBtDznPwfQgsOwznqvyQMCaOLw6e74GXUAn1U7aYmeNfTSATur3kp7&#10;6KzaRxfkTPRigLNTAGcY+764WT59EuKSVw02262V9LhlF/J69qjZJRmcBjV7A2doeqHO7hHma1fU&#10;TNmYXRtnApQ9P9VYlmv4RKjZJa3Et4ma5ZwexfVTuWelLAZrldzOUMJg+j5Nk+fZNJ5skPbPMSct&#10;7YG92aw/pdbD85+SyfRmEH/dJnx3k5KYPD5aL6jPEwQhq7TGC2/6yO/kxI0i6ZjarOK1SDdyKCNP&#10;vH6IwPc8v3yWGEO6RHnJ/oKySjwlTNzE13R+M/g9sqP78D6kV9Tx76+ofXd39R5V26/8EQ48uHPv&#10;bm/vyD/Y8xE6nM0nk+lqf4cM7lHFa49EHGp/cKKrkR8GV3REvasosMMrm0QfIt+mEb0b6Y/EgdWX&#10;5WK1GeI5bwaz7XY9vL7ejGfTZbx5t5yP02STPG7fjZPlNeZ3XsszOvtT67YvDy/I1mEiLI6Qsb5N&#10;0y0eN0n/PrCe03h9M9j87WucTgfW4o8rLACQGrbyRSpfPMgXq6/L22TBloklfNKbwVa+vN2m/OsY&#10;MRSv+Lj6vB6zhkwwixoDFnuJL0Ewf00+z+L1lDdoqEfAWFzvsdoe51uZc3Sik3A8LOZKNiNYhNng&#10;5plQoHuuPybjv24OqV0cglRFJ6vxjJG0xtA+RrvoTNt+YVejXXaoyse0izWfZLumUTLVLeM5SSfX&#10;OCHWvmav1mkynm42OPlUar7M0IBxwYbRC2von8FR6Z9OQFhGNCuA5IQkcDJyl1QyhDi2AzuLZUwb&#10;EwbKPn16uF2k1rcYm2Lrg+uMkmmjZPIQo7FkdLu0pZKJct6q4ie9QlzduyWDGK/jwQ9iflLoBza3&#10;osRaYIaM61KQZYyOYV4XM56Njhku59tpai3my5tByI8AZ3Z3PGQ++/1qwl9v4/lCvL4uHFfm5cnS&#10;KPJaVyIlN2TySLHRMf10jE6tA1W+cJRuV5/S7N1OsIof+ih8LNQFYW94Z6q+cF04Z8wk2TdE6Lv4&#10;MWvMvOTHRbzlrmozhOHyf+xJTdbfa6tNrC02TMz8fd6sBUCBF5ZAZPDn3RCZtjufzqsD/3MvUond&#10;CqWyjFSeHl7MEVFlDxDbKFYkfJjzlEqdSgfy516kkrghNVK5tYxUCvS6ra7MiXQcKgffcy9SiahI&#10;pRgr2zbNBn7kSMzbVJU5Y0wIpcoW28mstB4X8/WfZVgii9tFEcH+LQxMz7dxiAaT9cLAZCYg81UR&#10;HjMG5rEihW9TPnVuRNi6JE+tfBJKHcKyjZkQGgFlhpzZ1bOYdNtdPedICAWq0iO6K1ASRii6gy3c&#10;CChcDLFxGLOzm9mZh9mFgKoR9u4C6rjUDrLUN6NBjYCqrJ62GjQP0QoBVaOzPQQ0iHBMhcjNNAJq&#10;BLS7gPoAItWykKAUtHTca21Q16EuDgMwW/xZ0SnfopPk23psCOHovQiochix0aBGg/bRoHqYKGod&#10;JqrVoNrJKsaLN168wixvZ4P6th4xilpHjOoFVCmwazSo0aB9NKgePILduI8tXqsTYjSo0aA9NGge&#10;SCo4kJEaTTpIrpiVJsh9AVoqOGwMKsxCUEBPXaSDcQA1cGzP4cCs0EGMEwmV73uwmznvGkdVCV42&#10;SA0yBY2l1fwyTZZZfo1JHeNHo2kZbJL8UUJoTepYliPI2ViMkSfoWDknMl8WjZzIVbIy+WOvp3b4&#10;dh4aVDSOGh88ssYhAMRRfShXOSFuUIt6G5Vj8slAPk8W84lkoh+Nhp2vC6Ny+ljhebBXUTlqxPfY&#10;Kscjns2yT1iYGFYO8bhf0GTloHgaD64YK8dklx0+8yNfF0bl9FE5efheUTlqDP/YKiciQYAa7o0q&#10;J6AOzjiRjpVROSbZ7HjJZvm6MCqnj8rJCRmKylFZGUdWOThl3LZp4VhVrByjcnSvwqic46mcfF0Y&#10;ldND5bBipKt4iVJgispReTbHVjlh6EeAhKWVA4C4hOUQGnlQSQY+Nin1WVWBo2E5+bowKqePyslJ&#10;U4XKISLnOKshdGSdg5y9wI+KkJXROSjrJEo9LeP56julAkypoIOW8cAGnREOjNLpo3RyIpyqdFQ6&#10;3LGVThBGLH04N3REcTQFQTaGjhaxMb7V8Xwrki8Mo3T6KJ2c3KgqHZXieGSlQ8HNQYp4oXTK3lXg&#10;URRLNN6VDBMbpXNEpZMvDKN0+iidnLCqKh2VtnpspeO7qBAP+yuLlVfcK6N0DIp8KnoOKgQb96rm&#10;gICWaRykhoRMkKVecOUPqXRwAiz7x4GKjIV8FblBgLryTOlEHrWdUiEch1AXte6EpQNE2RENDEHH&#10;EHQOT9Ah3+chv/WTLMDAfho+P6EeJpbUEw7nmM3Hd/E2Vt/j9fN6OHWSWbKYTNOf/x8AAP//AwBQ&#10;SwMEFAAGAAgAAAAhAPZfxT7dAAAABQEAAA8AAABkcnMvZG93bnJldi54bWxMj0FLw0AQhe+C/2EZ&#10;wZvdTauhxGxKKeqpCLaC9DbNTpPQ7GzIbpP037t60cvA4z3e+yZfTbYVA/W+cawhmSkQxKUzDVca&#10;PvevD0sQPiAbbB2Thit5WBW3Nzlmxo38QcMuVCKWsM9QQx1Cl0npy5os+pnriKN3cr3FEGVfSdPj&#10;GMttK+dKpdJiw3Ghxo42NZXn3cVqeBtxXC+Sl2F7Pm2uh/3T+9c2Ia3v76b1M4hAU/gLww9+RIci&#10;Mh3dhY0XrYb4SPi90UsX8xTEUcNjqhTIIpf/6YtvAAAA//8DAFBLAQItABQABgAIAAAAIQC2gziS&#10;/gAAAOEBAAATAAAAAAAAAAAAAAAAAAAAAABbQ29udGVudF9UeXBlc10ueG1sUEsBAi0AFAAGAAgA&#10;AAAhADj9If/WAAAAlAEAAAsAAAAAAAAAAAAAAAAALwEAAF9yZWxzLy5yZWxzUEsBAi0AFAAGAAgA&#10;AAAhAAeRsxddGAAAiFwBAA4AAAAAAAAAAAAAAAAALgIAAGRycy9lMm9Eb2MueG1sUEsBAi0AFAAG&#10;AAgAAAAhAPZfxT7dAAAABQEAAA8AAAAAAAAAAAAAAAAAtxoAAGRycy9kb3ducmV2LnhtbFBLBQYA&#10;AAAABAAEAPMAAADBGwAAAAA=&#10;">
                <o:lock v:ext="edit" aspectratio="t"/>
                <v:rect id="Rectangle 7" o:spid="_x0000_s1027" style="position:absolute;left:7198;width:45974;height:356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kvrlwwAAANoAAAAPAAAAZHJzL2Rvd25yZXYueG1sRI/BasMw&#10;EETvhf6D2EIuIZETQmPcKCYYCqXQQ518wNra2ibWykhy7Px9VCj0OMzMG+aQz6YXN3K+s6xgs05A&#10;ENdWd9wouJzfVykIH5A19pZJwZ085MfnpwNm2k78TbcyNCJC2GeooA1hyKT0dUsG/doOxNH7sc5g&#10;iNI1UjucItz0cpskr9Jgx3GhxYGKluprORoFxbn89Mk1fO2Wk9svR67SkSqlFi/z6Q1EoDn8h//a&#10;H1rBDn6vxBsgjw8AAAD//wMAUEsBAi0AFAAGAAgAAAAhANvh9svuAAAAhQEAABMAAAAAAAAAAAAA&#10;AAAAAAAAAFtDb250ZW50X1R5cGVzXS54bWxQSwECLQAUAAYACAAAACEAWvQsW78AAAAVAQAACwAA&#10;AAAAAAAAAAAAAAAfAQAAX3JlbHMvLnJlbHNQSwECLQAUAAYACAAAACEAXZL65cMAAADaAAAADwAA&#10;AAAAAAAAAAAAAAAHAgAAZHJzL2Rvd25yZXYueG1sUEsFBgAAAAADAAMAtwAAAPcCAAAAAA==&#10;" fillcolor="#ebebeb" stroked="f"/>
                <v:line id="Line 8" o:spid="_x0000_s1028" style="position:absolute;visibility:visible;mso-wrap-style:square" from="7198,27178" to="53172,2717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bSKxQAAANoAAAAPAAAAZHJzL2Rvd25yZXYueG1sRI9Ba8JA&#10;FITvQv/D8gq96aaCxUY3obSI7UkT9eDtkX0mwezbmF1N2l/fLQg9DjPzDbNMB9OIG3WutqzgeRKB&#10;IC6srrlUsN+txnMQziNrbCyTgm9ykCYPoyXG2vac0S33pQgQdjEqqLxvYyldUZFBN7EtcfBOtjPo&#10;g+xKqTvsA9w0chpFL9JgzWGhwpbeKyrO+dUo+Dgfstes2f4Ml/W0Pfb5hq9fG6WeHoe3BQhPg/8P&#10;39ufWsEM/q6EGyCTXwAAAP//AwBQSwECLQAUAAYACAAAACEA2+H2y+4AAACFAQAAEwAAAAAAAAAA&#10;AAAAAAAAAAAAW0NvbnRlbnRfVHlwZXNdLnhtbFBLAQItABQABgAIAAAAIQBa9CxbvwAAABUBAAAL&#10;AAAAAAAAAAAAAAAAAB8BAABfcmVscy8ucmVsc1BLAQItABQABgAIAAAAIQC/WbSKxQAAANoAAAAP&#10;AAAAAAAAAAAAAAAAAAcCAABkcnMvZG93bnJldi54bWxQSwUGAAAAAAMAAwC3AAAA+QIAAAAA&#10;" strokecolor="white" strokeweight=".5pt"/>
                <v:line id="Line 9" o:spid="_x0000_s1029" style="position:absolute;visibility:visible;mso-wrap-style:square" from="7198,18288" to="53172,182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x49mxQAAANoAAAAPAAAAZHJzL2Rvd25yZXYueG1sRI9Ba8JA&#10;FITvQv/D8gq96aYerI1uQmkR25Mm6sHbI/tMgtm3MbuatL++WxB6HGbmG2aZDqYRN+pcbVnB8yQC&#10;QVxYXXOpYL9bjecgnEfW2FgmBd/kIE0eRkuMte05o1vuSxEg7GJUUHnfxlK6oiKDbmJb4uCdbGfQ&#10;B9mVUnfYB7hp5DSKZtJgzWGhwpbeKyrO+dUo+Dgfstes2f4Ml/W0Pfb5hq9fG6WeHoe3BQhPg/8P&#10;39ufWsEL/F0JN0AmvwAAAP//AwBQSwECLQAUAAYACAAAACEA2+H2y+4AAACFAQAAEwAAAAAAAAAA&#10;AAAAAAAAAAAAW0NvbnRlbnRfVHlwZXNdLnhtbFBLAQItABQABgAIAAAAIQBa9CxbvwAAABUBAAAL&#10;AAAAAAAAAAAAAAAAAB8BAABfcmVscy8ucmVsc1BLAQItABQABgAIAAAAIQAgx49mxQAAANoAAAAP&#10;AAAAAAAAAAAAAAAAAAcCAABkcnMvZG93bnJldi54bWxQSwUGAAAAAAMAAwC3AAAA+QIAAAAA&#10;" strokecolor="white" strokeweight=".5pt"/>
                <v:line id="Line 10" o:spid="_x0000_s1030" style="position:absolute;visibility:visible;mso-wrap-style:square" from="7198,9334" to="53172,933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WBsUwAAAANoAAAAPAAAAZHJzL2Rvd25yZXYueG1sRE89b8Iw&#10;EN2R+A/WIXUDB4YKUgxCINR2ggQ6sJ3iI4mIzyE2JOXX4wGJ8el9z5edqcSdGldaVjAeRSCIM6tL&#10;zhUcD9vhFITzyBory6TgnxwsF/3eHGNtW07onvpchBB2MSoovK9jKV1WkEE3sjVx4M62MegDbHKp&#10;G2xDuKnkJIo+pcGSQ0OBNa0Lyi7pzSjYXP6SWVLtH931e1Kf2nTHt9+dUh+DbvUFwlPn3+KX+0cr&#10;CFvDlXAD5OIJAAD//wMAUEsBAi0AFAAGAAgAAAAhANvh9svuAAAAhQEAABMAAAAAAAAAAAAAAAAA&#10;AAAAAFtDb250ZW50X1R5cGVzXS54bWxQSwECLQAUAAYACAAAACEAWvQsW78AAAAVAQAACwAAAAAA&#10;AAAAAAAAAAAfAQAAX3JlbHMvLnJlbHNQSwECLQAUAAYACAAAACEAUVgbFMAAAADaAAAADwAAAAAA&#10;AAAAAAAAAAAHAgAAZHJzL2Rvd25yZXYueG1sUEsFBgAAAAADAAMAtwAAAPQCAAAAAA==&#10;" strokecolor="white" strokeweight=".5pt"/>
                <v:line id="Line 11" o:spid="_x0000_s1031" style="position:absolute;visibility:visible;mso-wrap-style:square" from="7198,444" to="53172,44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FL6PxAAAANoAAAAPAAAAZHJzL2Rvd25yZXYueG1sRI9Ba8JA&#10;FITvgv9heYXedFMPpUbXIEppe9Kk9eDtkX0mIdm3aXY1aX+9Kwgeh5n5hlkmg2nEhTpXWVbwMo1A&#10;EOdWV1wo+Pl+n7yBcB5ZY2OZFPyRg2Q1Hi0x1rbnlC6ZL0SAsItRQel9G0vp8pIMuqltiYN3sp1B&#10;H2RXSN1hH+CmkbMoepUGKw4LJba0KSmvs7NRsK0P6Txt9v/D78esPfbZjs9fO6Wen4b1AoSnwT/C&#10;9/anVjCH25VwA+TqCgAA//8DAFBLAQItABQABgAIAAAAIQDb4fbL7gAAAIUBAAATAAAAAAAAAAAA&#10;AAAAAAAAAABbQ29udGVudF9UeXBlc10ueG1sUEsBAi0AFAAGAAgAAAAhAFr0LFu/AAAAFQEAAAsA&#10;AAAAAAAAAAAAAAAAHwEAAF9yZWxzLy5yZWxzUEsBAi0AFAAGAAgAAAAhAD4Uvo/EAAAA2gAAAA8A&#10;AAAAAAAAAAAAAAAABwIAAGRycy9kb3ducmV2LnhtbFBLBQYAAAAAAwADALcAAAD4AgAAAAA=&#10;" strokecolor="white" strokeweight=".5pt"/>
                <v:line id="Line 12" o:spid="_x0000_s1032" style="position:absolute;visibility:visible;mso-wrap-style:square" from="7198,31686" to="53172,316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6NYZxQAAANsAAAAPAAAAZHJzL2Rvd25yZXYueG1sRI8xb8JA&#10;DIX3SvyHk5G6lQsMFU05UFWE2k6QQIduVs5NInK+kDtIyq/HQyU2W+/5vc+L1eAadaEu1J4NTCcJ&#10;KOLC25pLA4f95mkOKkRki41nMvBHAVbL0cMCU+t7zuiSx1JJCIcUDVQxtqnWoajIYZj4lli0X985&#10;jLJ2pbYd9hLuGj1LkmftsGZpqLCl94qKY352BtbH7+wla3bX4fQxa3/6fMvnr60xj+Ph7RVUpCHe&#10;zf/Xn1bwhV5+kQH08gYAAP//AwBQSwECLQAUAAYACAAAACEA2+H2y+4AAACFAQAAEwAAAAAAAAAA&#10;AAAAAAAAAAAAW0NvbnRlbnRfVHlwZXNdLnhtbFBLAQItABQABgAIAAAAIQBa9CxbvwAAABUBAAAL&#10;AAAAAAAAAAAAAAAAAB8BAABfcmVscy8ucmVsc1BLAQItABQABgAIAAAAIQBh6NYZxQAAANsAAAAP&#10;AAAAAAAAAAAAAAAAAAcCAABkcnMvZG93bnJldi54bWxQSwUGAAAAAAMAAwC3AAAA+QIAAAAA&#10;" strokecolor="white" strokeweight=".5pt"/>
                <v:line id="Line 13" o:spid="_x0000_s1033" style="position:absolute;visibility:visible;mso-wrap-style:square" from="7198,22733" to="53172,2273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pHOCwwAAANsAAAAPAAAAZHJzL2Rvd25yZXYueG1sRE9Na8JA&#10;EL0X+h+WKfTWbPQgmrqG0lJqT5poD96G7JiEZGfT7Gpif31XELzN433OMh1NK87Uu9qygkkUgyAu&#10;rK65VLDffb7MQTiPrLG1TAou5CBdPT4sMdF24IzOuS9FCGGXoILK+y6R0hUVGXSR7YgDd7S9QR9g&#10;X0rd4xDCTSuncTyTBmsODRV29F5R0eQno+Cj+ckWWbv9G3+/pt1hyDd8+t4o9fw0vr2C8DT6u/jm&#10;XuswfwLXX8IBcvUPAAD//wMAUEsBAi0AFAAGAAgAAAAhANvh9svuAAAAhQEAABMAAAAAAAAAAAAA&#10;AAAAAAAAAFtDb250ZW50X1R5cGVzXS54bWxQSwECLQAUAAYACAAAACEAWvQsW78AAAAVAQAACwAA&#10;AAAAAAAAAAAAAAAfAQAAX3JlbHMvLnJlbHNQSwECLQAUAAYACAAAACEADqRzgsMAAADbAAAADwAA&#10;AAAAAAAAAAAAAAAHAgAAZHJzL2Rvd25yZXYueG1sUEsFBgAAAAADAAMAtwAAAPcCAAAAAA==&#10;" strokecolor="white" strokeweight=".5pt"/>
                <v:line id="Line 14" o:spid="_x0000_s1034" style="position:absolute;visibility:visible;mso-wrap-style:square" from="7198,13843" to="53172,138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du31wgAAANsAAAAPAAAAZHJzL2Rvd25yZXYueG1sRE9Na8JA&#10;EL0L/odlBG+6aQ7FRleRFrGebFI9eBuyYxLMzqbZ1UR/vVso9DaP9zmLVW9qcaPWVZYVvEwjEMS5&#10;1RUXCg7fm8kMhPPIGmvLpOBODlbL4WCBibYdp3TLfCFCCLsEFZTeN4mULi/JoJvahjhwZ9sa9AG2&#10;hdQtdiHc1DKOoldpsOLQUGJD7yXll+xqFHxcjulbWn89+p9t3Jy6bM/X3V6p8ahfz0F46v2/+M/9&#10;qcP8GH5/CQfI5RMAAP//AwBQSwECLQAUAAYACAAAACEA2+H2y+4AAACFAQAAEwAAAAAAAAAAAAAA&#10;AAAAAAAAW0NvbnRlbnRfVHlwZXNdLnhtbFBLAQItABQABgAIAAAAIQBa9CxbvwAAABUBAAALAAAA&#10;AAAAAAAAAAAAAB8BAABfcmVscy8ucmVsc1BLAQItABQABgAIAAAAIQD+du31wgAAANsAAAAPAAAA&#10;AAAAAAAAAAAAAAcCAABkcnMvZG93bnJldi54bWxQSwUGAAAAAAMAAwC3AAAA9gIAAAAA&#10;" strokecolor="white" strokeweight=".5pt"/>
                <v:line id="Line 15" o:spid="_x0000_s1035" style="position:absolute;visibility:visible;mso-wrap-style:square" from="7198,4889" to="53172,48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OkhuwwAAANsAAAAPAAAAZHJzL2Rvd25yZXYueG1sRE9Na8JA&#10;EL0L/Q/LFHrTTRWKjW5CaRHbkybqwduQHZNgdjZmV5P213cLQm/zeJ+zTAfTiBt1rras4HkSgSAu&#10;rK65VLDfrcZzEM4ja2wsk4JvcpAmD6Mlxtr2nNEt96UIIexiVFB538ZSuqIig25iW+LAnWxn0AfY&#10;lVJ32Idw08hpFL1IgzWHhgpbeq+oOOdXo+DjfMhes2b7M1zW0/bY5xu+fm2Uenoc3hYgPA3+X3x3&#10;f+owfwZ/v4QDZPILAAD//wMAUEsBAi0AFAAGAAgAAAAhANvh9svuAAAAhQEAABMAAAAAAAAAAAAA&#10;AAAAAAAAAFtDb250ZW50X1R5cGVzXS54bWxQSwECLQAUAAYACAAAACEAWvQsW78AAAAVAQAACwAA&#10;AAAAAAAAAAAAAAAfAQAAX3JlbHMvLnJlbHNQSwECLQAUAAYACAAAACEAkTpIbsMAAADbAAAADwAA&#10;AAAAAAAAAAAAAAAHAgAAZHJzL2Rvd25yZXYueG1sUEsFBgAAAAADAAMAtwAAAPcCAAAAAA==&#10;" strokecolor="white" strokeweight=".5pt"/>
                <v:line id="Line 16" o:spid="_x0000_s1036" style="position:absolute;flip:y;visibility:visible;mso-wrap-style:square" from="9913,0" to="9913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RiLDwgAAANsAAAAPAAAAZHJzL2Rvd25yZXYueG1sRE/fa8Iw&#10;EH4f+D+EE3ybaUXG6IwiQkFFBnMdzLejOZticylNqnV//TIY+HYf389brAbbiCt1vnasIJ0mIIhL&#10;p2uuFBSf+fMrCB+QNTaOScGdPKyWo6cFZtrd+IOux1CJGMI+QwUmhDaT0peGLPqpa4kjd3adxRBh&#10;V0nd4S2G20bOkuRFWqw5NhhsaWOovBx7q8C6Iv/qi3LIC7N///6Rp/SwOyk1GQ/rNxCBhvAQ/7u3&#10;Os6fw98v8QC5/AUAAP//AwBQSwECLQAUAAYACAAAACEA2+H2y+4AAACFAQAAEwAAAAAAAAAAAAAA&#10;AAAAAAAAW0NvbnRlbnRfVHlwZXNdLnhtbFBLAQItABQABgAIAAAAIQBa9CxbvwAAABUBAAALAAAA&#10;AAAAAAAAAAAAAB8BAABfcmVscy8ucmVsc1BLAQItABQABgAIAAAAIQBbRiLDwgAAANsAAAAPAAAA&#10;AAAAAAAAAAAAAAcCAABkcnMvZG93bnJldi54bWxQSwUGAAAAAAMAAwC3AAAA9gIAAAAA&#10;" strokecolor="white" strokeweight=".5pt"/>
                <v:line id="Line 17" o:spid="_x0000_s1037" style="position:absolute;flip:y;visibility:visible;mso-wrap-style:square" from="14421,0" to="14421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CodYwgAAANsAAAAPAAAAZHJzL2Rvd25yZXYueG1sRE/fa8Iw&#10;EH4f+D+EE3ybaQXH6IwiQkFFBnMdzLejOZticylNqnV//TIY+HYf389brAbbiCt1vnasIJ0mIIhL&#10;p2uuFBSf+fMrCB+QNTaOScGdPKyWo6cFZtrd+IOux1CJGMI+QwUmhDaT0peGLPqpa4kjd3adxRBh&#10;V0nd4S2G20bOkuRFWqw5NhhsaWOovBx7q8C6Iv/qi3LIC7N///6Rp/SwOyk1GQ/rNxCBhvAQ/7u3&#10;Os6fw98v8QC5/AUAAP//AwBQSwECLQAUAAYACAAAACEA2+H2y+4AAACFAQAAEwAAAAAAAAAAAAAA&#10;AAAAAAAAW0NvbnRlbnRfVHlwZXNdLnhtbFBLAQItABQABgAIAAAAIQBa9CxbvwAAABUBAAALAAAA&#10;AAAAAAAAAAAAAB8BAABfcmVscy8ucmVsc1BLAQItABQABgAIAAAAIQA0CodYwgAAANsAAAAPAAAA&#10;AAAAAAAAAAAAAAcCAABkcnMvZG93bnJldi54bWxQSwUGAAAAAAMAAwC3AAAA9gIAAAAA&#10;" strokecolor="white" strokeweight=".5pt"/>
                <v:line id="Line 18" o:spid="_x0000_s1038" style="position:absolute;flip:y;visibility:visible;mso-wrap-style:square" from="18946,0" to="18946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2BkvwQAAANsAAAAPAAAAZHJzL2Rvd25yZXYueG1sRE9Ni8Iw&#10;EL0L+x/CLOxNUz2IdI0iCwWVRVArrLehGZuyzaQ0Uau/3giCt3m8z5nOO1uLC7W+cqxgOEhAEBdO&#10;V1wqyPdZfwLCB2SNtWNScCMP89lHb4qpdlfe0mUXShFD2KeowITQpFL6wpBFP3ANceROrrUYImxL&#10;qVu8xnBby1GSjKXFimODwYZ+DBX/u7NVYF2eHc550WW5WW/+7vI4/F0dlfr67BbfIAJ14S1+uZc6&#10;zh/D85d4gJw9AAAA//8DAFBLAQItABQABgAIAAAAIQDb4fbL7gAAAIUBAAATAAAAAAAAAAAAAAAA&#10;AAAAAABbQ29udGVudF9UeXBlc10ueG1sUEsBAi0AFAAGAAgAAAAhAFr0LFu/AAAAFQEAAAsAAAAA&#10;AAAAAAAAAAAAHwEAAF9yZWxzLy5yZWxzUEsBAi0AFAAGAAgAAAAhAMTYGS/BAAAA2wAAAA8AAAAA&#10;AAAAAAAAAAAABwIAAGRycy9kb3ducmV2LnhtbFBLBQYAAAAAAwADALcAAAD1AgAAAAA=&#10;" strokecolor="white" strokeweight=".5pt"/>
                <v:line id="Line 19" o:spid="_x0000_s1039" style="position:absolute;flip:y;visibility:visible;mso-wrap-style:square" from="23407,0" to="23407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Ly0wgAAANsAAAAPAAAAZHJzL2Rvd25yZXYueG1sRE9Na8JA&#10;EL0X/A/LCN7qJh5sSV1FhICKFGpTqLchO2aD2dmQ3Wjsr+8WCt7m8T5nsRpsI67U+dqxgnSagCAu&#10;na65UlB85s+vIHxA1tg4JgV38rBajp4WmGl34w+6HkMlYgj7DBWYENpMSl8asuinriWO3Nl1FkOE&#10;XSV1h7cYbhs5S5K5tFhzbDDY0sZQeTn2VoF1Rf7VF+WQF2b//v0jT+lhd1JqMh7WbyACDeEh/ndv&#10;dZz/An+/xAPk8hcAAP//AwBQSwECLQAUAAYACAAAACEA2+H2y+4AAACFAQAAEwAAAAAAAAAAAAAA&#10;AAAAAAAAW0NvbnRlbnRfVHlwZXNdLnhtbFBLAQItABQABgAIAAAAIQBa9CxbvwAAABUBAAALAAAA&#10;AAAAAAAAAAAAAB8BAABfcmVscy8ucmVsc1BLAQItABQABgAIAAAAIQCrlLy0wgAAANsAAAAPAAAA&#10;AAAAAAAAAAAAAAcCAABkcnMvZG93bnJldi54bWxQSwUGAAAAAAMAAwC3AAAA9gIAAAAA&#10;" strokecolor="white" strokeweight=".5pt"/>
                <v:line id="Line 20" o:spid="_x0000_s1040" style="position:absolute;flip:y;visibility:visible;mso-wrap-style:square" from="27915,0" to="27915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CyjGxQAAANsAAAAPAAAAZHJzL2Rvd25yZXYueG1sRI9Ba8JA&#10;EIXvhf6HZQq91Y09iERXKUJAixSqEfQ2ZKfZYHY2ZFdN++s7B8HbDO/Ne9/Ml4Nv1ZX62AQ2MB5l&#10;oIirYBuuDZT74m0KKiZki21gMvBLEZaL56c55jbc+Juuu1QrCeGYowGXUpdrHStHHuModMSi/YTe&#10;Y5K1r7Xt8SbhvtXvWTbRHhuWBocdrRxV593FG/ChLA6XshqK0n1+Hf/0abzdnIx5fRk+ZqASDelh&#10;vl+vreALrPwiA+jFPwAAAP//AwBQSwECLQAUAAYACAAAACEA2+H2y+4AAACFAQAAEwAAAAAAAAAA&#10;AAAAAAAAAAAAW0NvbnRlbnRfVHlwZXNdLnhtbFBLAQItABQABgAIAAAAIQBa9CxbvwAAABUBAAAL&#10;AAAAAAAAAAAAAAAAAB8BAABfcmVscy8ucmVsc1BLAQItABQABgAIAAAAIQDaCyjGxQAAANsAAAAP&#10;AAAAAAAAAAAAAAAAAAcCAABkcnMvZG93bnJldi54bWxQSwUGAAAAAAMAAwC3AAAA+QIAAAAA&#10;" strokecolor="white" strokeweight=".5pt"/>
                <v:line id="Line 21" o:spid="_x0000_s1041" style="position:absolute;flip:y;visibility:visible;mso-wrap-style:square" from="32439,0" to="32439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R41dwgAAANsAAAAPAAAAZHJzL2Rvd25yZXYueG1sRE9Na8JA&#10;EL0X/A/LCN7qJh6kTV1FhICKFGpTqLchO2aD2dmQ3Wjsr+8WCt7m8T5nsRpsI67U+dqxgnSagCAu&#10;na65UlB85s8vIHxA1tg4JgV38rBajp4WmGl34w+6HkMlYgj7DBWYENpMSl8asuinriWO3Nl1FkOE&#10;XSV1h7cYbhs5S5K5tFhzbDDY0sZQeTn2VoF1Rf7VF+WQF2b//v0jT+lhd1JqMh7WbyACDeEh/ndv&#10;dZz/Cn+/xAPk8hcAAP//AwBQSwECLQAUAAYACAAAACEA2+H2y+4AAACFAQAAEwAAAAAAAAAAAAAA&#10;AAAAAAAAW0NvbnRlbnRfVHlwZXNdLnhtbFBLAQItABQABgAIAAAAIQBa9CxbvwAAABUBAAALAAAA&#10;AAAAAAAAAAAAAB8BAABfcmVscy8ucmVsc1BLAQItABQABgAIAAAAIQC1R41dwgAAANsAAAAPAAAA&#10;AAAAAAAAAAAAAAcCAABkcnMvZG93bnJldi54bWxQSwUGAAAAAAMAAwC3AAAA9gIAAAAA&#10;" strokecolor="white" strokeweight=".5pt"/>
                <v:line id="Line 22" o:spid="_x0000_s1042" style="position:absolute;flip:y;visibility:visible;mso-wrap-style:square" from="36964,0" to="36964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Ee59wAAAANsAAAAPAAAAZHJzL2Rvd25yZXYueG1sRE9Ni8Iw&#10;EL0L/ocwgjdN9SDSNYoIBXeRBbULehuasSk2k9JErfvrzUHw+Hjfi1Vna3Gn1leOFUzGCQjiwumK&#10;SwX5MRvNQfiArLF2TAqe5GG17PcWmGr34D3dD6EUMYR9igpMCE0qpS8MWfRj1xBH7uJaiyHCtpS6&#10;xUcMt7WcJslMWqw4NhhsaGOouB5uVoF1efZ3y4suy83P7+lfnie777NSw0G3/gIRqAsf8du91Qqm&#10;cX38En+AXL4AAAD//wMAUEsBAi0AFAAGAAgAAAAhANvh9svuAAAAhQEAABMAAAAAAAAAAAAAAAAA&#10;AAAAAFtDb250ZW50X1R5cGVzXS54bWxQSwECLQAUAAYACAAAACEAWvQsW78AAAAVAQAACwAAAAAA&#10;AAAAAAAAAAAfAQAAX3JlbHMvLnJlbHNQSwECLQAUAAYACAAAACEA6hHufcAAAADbAAAADwAAAAAA&#10;AAAAAAAAAAAHAgAAZHJzL2Rvd25yZXYueG1sUEsFBgAAAAADAAMAtwAAAPQCAAAAAA==&#10;" strokecolor="white" strokeweight=".5pt"/>
                <v:line id="Line 23" o:spid="_x0000_s1043" style="position:absolute;flip:y;visibility:visible;mso-wrap-style:square" from="41488,0" to="41488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XUvmxAAAANsAAAAPAAAAZHJzL2Rvd25yZXYueG1sRI9Ba8JA&#10;FITvBf/D8oTe6iY5lBJdRYSAliLURtDbI/vMBrNvQ3ajsb++Wyj0OMzMN8xiNdpW3Kj3jWMF6SwB&#10;QVw53XCtoPwqXt5A+ICssXVMCh7kYbWcPC0w1+7On3Q7hFpECPscFZgQulxKXxmy6GeuI47exfUW&#10;Q5R9LXWP9wi3rcyS5FVabDguGOxoY6i6HgarwLqyOA5lNRaled+fvuU5/didlXqejus5iEBj+A//&#10;tbdaQZbC75f4A+TyBwAA//8DAFBLAQItABQABgAIAAAAIQDb4fbL7gAAAIUBAAATAAAAAAAAAAAA&#10;AAAAAAAAAABbQ29udGVudF9UeXBlc10ueG1sUEsBAi0AFAAGAAgAAAAhAFr0LFu/AAAAFQEAAAsA&#10;AAAAAAAAAAAAAAAAHwEAAF9yZWxzLy5yZWxzUEsBAi0AFAAGAAgAAAAhAIVdS+bEAAAA2wAAAA8A&#10;AAAAAAAAAAAAAAAABwIAAGRycy9kb3ducmV2LnhtbFBLBQYAAAAAAwADALcAAAD4AgAAAAA=&#10;" strokecolor="white" strokeweight=".5pt"/>
                <v:line id="Line 24" o:spid="_x0000_s1044" style="position:absolute;flip:y;visibility:visible;mso-wrap-style:square" from="45933,0" to="45933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j9WRxAAAANsAAAAPAAAAZHJzL2Rvd25yZXYueG1sRI9Ba8JA&#10;FITvhf6H5RV6qxtzKBKzShECWoqgjaC3R/Y1G8y+DdlVo7/eFYQeh5n5hsnng23FmXrfOFYwHiUg&#10;iCunG64VlL/FxwSED8gaW8ek4Eoe5rPXlxwz7S68ofM21CJC2GeowITQZVL6ypBFP3IdcfT+XG8x&#10;RNnXUvd4iXDbyjRJPqXFhuOCwY4Whqrj9mQVWFcWu1NZDUVpvtf7mzyMf1YHpd7fhq8piEBD+A8/&#10;20utIE3h8SX+ADm7AwAA//8DAFBLAQItABQABgAIAAAAIQDb4fbL7gAAAIUBAAATAAAAAAAAAAAA&#10;AAAAAAAAAABbQ29udGVudF9UeXBlc10ueG1sUEsBAi0AFAAGAAgAAAAhAFr0LFu/AAAAFQEAAAsA&#10;AAAAAAAAAAAAAAAAHwEAAF9yZWxzLy5yZWxzUEsBAi0AFAAGAAgAAAAhAHWP1ZHEAAAA2wAAAA8A&#10;AAAAAAAAAAAAAAAABwIAAGRycy9kb3ducmV2LnhtbFBLBQYAAAAAAwADALcAAAD4AgAAAAA=&#10;" strokecolor="white" strokeweight=".5pt"/>
                <v:line id="Line 25" o:spid="_x0000_s1045" style="position:absolute;flip:y;visibility:visible;mso-wrap-style:square" from="50458,0" to="50458,3560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w3AKxQAAANsAAAAPAAAAZHJzL2Rvd25yZXYueG1sRI9Ba8JA&#10;FITvhf6H5RV6azZakBLdBCkE2lIKagS9PbLPbDD7NmRXTfvrXaHgcZiZb5hFMdpOnGnwrWMFkyQF&#10;QVw73XKjoNqUL28gfEDW2DkmBb/kocgfHxaYaXfhFZ3XoRERwj5DBSaEPpPS14Ys+sT1xNE7uMFi&#10;iHJopB7wEuG2k9M0nUmLLccFgz29G6qP65NVYF1Vbk9VPZaV+frZ/cn95Ptzr9Tz07icgwg0hnv4&#10;v/2hFUxf4fYl/gCZXwEAAP//AwBQSwECLQAUAAYACAAAACEA2+H2y+4AAACFAQAAEwAAAAAAAAAA&#10;AAAAAAAAAAAAW0NvbnRlbnRfVHlwZXNdLnhtbFBLAQItABQABgAIAAAAIQBa9CxbvwAAABUBAAAL&#10;AAAAAAAAAAAAAAAAAB8BAABfcmVscy8ucmVsc1BLAQItABQABgAIAAAAIQAaw3AKxQAAANsAAAAP&#10;AAAAAAAAAAAAAAAAAAcCAABkcnMvZG93bnJldi54bWxQSwUGAAAAAAMAAwC3AAAA+QIAAAAA&#10;" strokecolor="white" strokeweight=".5pt"/>
                <v:line id="Line 26" o:spid="_x0000_s1046" style="position:absolute;flip:y;visibility:visible;mso-wrap-style:square" from="9913,1603" to="9913,811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jIQ0xQAAANsAAAAPAAAAZHJzL2Rvd25yZXYueG1sRI9PSwMx&#10;FMTvQr9DeIXebNZVpF2blrZSUEHo34O3x+a5Wbp5CZt0u/rpjSB4HGbmN8xs0dtGdNSG2rGCu3EG&#10;grh0uuZKwfGwuZ2ACBFZY+OYFHxRgMV8cDPDQrsr76jbx0okCIcCFZgYfSFlKA1ZDGPniZP36VqL&#10;Mcm2krrFa4LbRuZZ9igt1pwWDHpaGyrP+4tVsJpM0Zw+Lvfd2/N7vvW599/4qtRo2C+fQETq43/4&#10;r/2iFeQP8Psl/QA5/wEAAP//AwBQSwECLQAUAAYACAAAACEA2+H2y+4AAACFAQAAEwAAAAAAAAAA&#10;AAAAAAAAAAAAW0NvbnRlbnRfVHlwZXNdLnhtbFBLAQItABQABgAIAAAAIQBa9CxbvwAAABUBAAAL&#10;AAAAAAAAAAAAAAAAAB8BAABfcmVscy8ucmVsc1BLAQItABQABgAIAAAAIQBLjIQ0xQAAANsAAAAP&#10;AAAAAAAAAAAAAAAAAAcCAABkcnMvZG93bnJldi54bWxQSwUGAAAAAAMAAwC3AAAA+QIAAAAA&#10;" strokecolor="#f8766d" strokeweight="1pt"/>
                <v:line id="Line 27" o:spid="_x0000_s1047" style="position:absolute;visibility:visible;mso-wrap-style:square" from="9913,16795" to="9913,189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jbDbwwAAANsAAAAPAAAAZHJzL2Rvd25yZXYueG1sRI9Ba8JA&#10;FITvgv9heUJvutFikOgaSkDaQy+1itdn9pmszb4N2U1M/323UOhxmPlmmF0+2kYM1HnjWMFykYAg&#10;Lp02XCk4fR7mGxA+IGtsHJOCb/KQ76eTHWbaPfiDhmOoRCxhn6GCOoQ2k9KXNVn0C9cSR+/mOosh&#10;yq6SusNHLLeNXCVJKi0ajgs1tlTUVH4de6tgdX9dX9P3Z839eXCXJC1MnxqlnmbjyxZEoDH8h//o&#10;Nx25Nfx+iT9A7n8AAAD//wMAUEsBAi0AFAAGAAgAAAAhANvh9svuAAAAhQEAABMAAAAAAAAAAAAA&#10;AAAAAAAAAFtDb250ZW50X1R5cGVzXS54bWxQSwECLQAUAAYACAAAACEAWvQsW78AAAAVAQAACwAA&#10;AAAAAAAAAAAAAAAfAQAAX3JlbHMvLnJlbHNQSwECLQAUAAYACAAAACEAj42w28MAAADbAAAADwAA&#10;AAAAAAAAAAAAAAAHAgAAZHJzL2Rvd25yZXYueG1sUEsFBgAAAAADAAMAtwAAAPcCAAAAAA==&#10;" strokecolor="#f8766d" strokeweight="1pt"/>
                <v:rect id="Rectangle 28" o:spid="_x0000_s1048" style="position:absolute;left:8738;top:8112;width:2270;height:86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IWx0xAAAANsAAAAPAAAAZHJzL2Rvd25yZXYueG1sRI9Pa8JA&#10;FMTvBb/D8oTe6q62hhpdRYRAofVQLXh9ZJ9JMPs2Zjd/+u27hUKPw8z8htnsRluLnlpfOdYwnykQ&#10;xLkzFRcavs7Z0ysIH5AN1o5Jwzd52G0nDxtMjRv4k/pTKESEsE9RQxlCk0rp85Is+plriKN3da3F&#10;EGVbSNPiEOG2lgulEmmx4rhQYkOHkvLbqbMaMHkx9+P1+eP83iW4KkaVLS9K68fpuF+DCDSG//Bf&#10;+81oWCTw+yX+ALn9AQAA//8DAFBLAQItABQABgAIAAAAIQDb4fbL7gAAAIUBAAATAAAAAAAAAAAA&#10;AAAAAAAAAABbQ29udGVudF9UeXBlc10ueG1sUEsBAi0AFAAGAAgAAAAhAFr0LFu/AAAAFQEAAAsA&#10;AAAAAAAAAAAAAAAAHwEAAF9yZWxzLy5yZWxzUEsBAi0AFAAGAAgAAAAhAJchbHTEAAAA2wAAAA8A&#10;AAAAAAAAAAAAAAAABwIAAGRycy9kb3ducmV2LnhtbFBLBQYAAAAAAwADALcAAAD4AgAAAAA=&#10;" stroked="f"/>
                <v:shape id="Freeform 29" o:spid="_x0000_s1049" style="position:absolute;left:8738;top:8112;width:2270;height:8683;visibility:visible;mso-wrap-style:square;v-text-anchor:top" coordsize="35,1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xDgXwwAAANsAAAAPAAAAZHJzL2Rvd25yZXYueG1sRI9bi8Iw&#10;FITfF/wP4Qj7tqYKXqhGEUF3QUG8gK/H5tgWm5PSZNv6740g+DjMzDfMbNGaQtRUudyygn4vAkGc&#10;WJ1zquB8Wv9MQDiPrLGwTAoe5GAx73zNMNa24QPVR5+KAGEXo4LM+zKW0iUZGXQ9WxIH72Yrgz7I&#10;KpW6wibATSEHUTSSBnMOCxmWtMoouR//jYJ2ssmTervX5aqJfncXeR0O3Vap7267nILw1PpP+N3+&#10;0woGY3h9CT9Azp8AAAD//wMAUEsBAi0AFAAGAAgAAAAhANvh9svuAAAAhQEAABMAAAAAAAAAAAAA&#10;AAAAAAAAAFtDb250ZW50X1R5cGVzXS54bWxQSwECLQAUAAYACAAAACEAWvQsW78AAAAVAQAACwAA&#10;AAAAAAAAAAAAAAAfAQAAX3JlbHMvLnJlbHNQSwECLQAUAAYACAAAACEAeMQ4F8MAAADbAAAADwAA&#10;AAAAAAAAAAAAAAAHAgAAZHJzL2Rvd25yZXYueG1sUEsFBgAAAAADAAMAtwAAAPcCAAAAAA==&#10;" path="m,l,135r35,l35,,,,,e" filled="f" strokecolor="#f8766d" strokeweight="1pt">
                  <v:stroke endcap="round"/>
                  <v:path arrowok="t" o:connecttype="custom" o:connectlocs="0,0;0,868363;227013,868363;227013,0;0,0;0,0" o:connectangles="0,0,0,0,0,0"/>
                </v:shape>
                <v:line id="Line 30" o:spid="_x0000_s1050" style="position:absolute;visibility:visible;mso-wrap-style:square" from="8738,14620" to="11008,1462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lQdiwgAAANsAAAAPAAAAZHJzL2Rvd25yZXYueG1sRE9Na4NA&#10;EL0X8h+WKeRW10pIg80mlISQSA8lthdvoztVqTsr7kbNv+8eCj0+3vd2P5tOjDS41rKC5ygGQVxZ&#10;3XKt4Ovz9LQB4Tyyxs4yKbiTg/1u8bDFVNuJrzTmvhYhhF2KChrv+1RKVzVk0EW2Jw7ctx0M+gCH&#10;WuoBpxBuOpnE8VoabDk0NNjToaHqJ78ZBdOxyLKPVWIvhSv5xZ3797HMlFo+zm+vIDzN/l/8575o&#10;BUkYG76EHyB3vwAAAP//AwBQSwECLQAUAAYACAAAACEA2+H2y+4AAACFAQAAEwAAAAAAAAAAAAAA&#10;AAAAAAAAW0NvbnRlbnRfVHlwZXNdLnhtbFBLAQItABQABgAIAAAAIQBa9CxbvwAAABUBAAALAAAA&#10;AAAAAAAAAAAAAB8BAABfcmVscy8ucmVsc1BLAQItABQABgAIAAAAIQDblQdiwgAAANsAAAAPAAAA&#10;AAAAAAAAAAAAAAcCAABkcnMvZG93bnJldi54bWxQSwUGAAAAAAMAAwC3AAAA9gIAAAAA&#10;" strokecolor="#f8766d" strokeweight="2pt"/>
                <v:line id="Line 31" o:spid="_x0000_s1051" style="position:absolute;flip:y;visibility:visible;mso-wrap-style:square" from="14421,20669" to="14421,2479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KJ2WwwAAANsAAAAPAAAAZHJzL2Rvd25yZXYueG1sRI/dagIx&#10;FITvC75DOELvalYLRVejaEEQSyn+3R83x01wc7LdxHV9+6ZQ6OUwM98ws0XnKtFSE6xnBcNBBoK4&#10;8NpyqeB4WL+MQYSIrLHyTAoeFGAx7z3NMNf+zjtq97EUCcIhRwUmxjqXMhSGHIaBr4mTd/GNw5hk&#10;U0rd4D3BXSVHWfYmHVpOCwZrejdUXPc3p8CdP1aHr+3rzrT29G2P/tOPHxOlnvvdcgoiUhf/w3/t&#10;jVYwmsDvl/QD5PwHAAD//wMAUEsBAi0AFAAGAAgAAAAhANvh9svuAAAAhQEAABMAAAAAAAAAAAAA&#10;AAAAAAAAAFtDb250ZW50X1R5cGVzXS54bWxQSwECLQAUAAYACAAAACEAWvQsW78AAAAVAQAACwAA&#10;AAAAAAAAAAAAAAAfAQAAX3JlbHMvLnJlbHNQSwECLQAUAAYACAAAACEAPSidlsMAAADbAAAADwAA&#10;AAAAAAAAAAAAAAAHAgAAZHJzL2Rvd25yZXYueG1sUEsFBgAAAAADAAMAtwAAAPcCAAAAAA==&#10;" strokecolor="#d89000" strokeweight="1pt"/>
                <v:line id="Line 32" o:spid="_x0000_s1052" style="position:absolute;visibility:visible;mso-wrap-style:square" from="14421,29940" to="14421,309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Mt+6wwAAANsAAAAPAAAAZHJzL2Rvd25yZXYueG1sRE/Pa8Iw&#10;FL4P/B/CE3bTVAfbqKZFHMMNhLHWg8dn82yLzUuXZNr515uDsOPH93uZD6YTZ3K+taxgNk1AEFdW&#10;t1wr2JXvk1cQPiBr7CyTgj/ykGejhyWm2l74m85FqEUMYZ+igiaEPpXSVw0Z9FPbE0fuaJ3BEKGr&#10;pXZ4ieGmk/MkeZYGW44NDfa0bqg6Fb9GgdvK/eGr2rTFy3xVmp/t9XPj3pR6HA+rBYhAQ/gX390f&#10;WsFTXB+/xB8gsxsAAAD//wMAUEsBAi0AFAAGAAgAAAAhANvh9svuAAAAhQEAABMAAAAAAAAAAAAA&#10;AAAAAAAAAFtDb250ZW50X1R5cGVzXS54bWxQSwECLQAUAAYACAAAACEAWvQsW78AAAAVAQAACwAA&#10;AAAAAAAAAAAAAAAfAQAAX3JlbHMvLnJlbHNQSwECLQAUAAYACAAAACEABDLfusMAAADbAAAADwAA&#10;AAAAAAAAAAAAAAAHAgAAZHJzL2Rvd25yZXYueG1sUEsFBgAAAAADAAMAtwAAAPcCAAAAAA==&#10;" strokecolor="#d89000" strokeweight="1pt"/>
                <v:rect id="Rectangle 33" o:spid="_x0000_s1053" style="position:absolute;left:13262;top:24796;width:2255;height:51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EWLdxAAAANsAAAAPAAAAZHJzL2Rvd25yZXYueG1sRI9Ba8JA&#10;FITvQv/D8gq96a5VQ42uUgqBgnpoUuj1kX0modm3aXaN6b93CwWPw8x8w2z3o23FQL1vHGuYzxQI&#10;4tKZhisNn0U2fQHhA7LB1jFp+CUP+93DZIupcVf+oCEPlYgQ9ilqqEPoUil9WZNFP3MdcfTOrrcY&#10;ouwraXq8Rrht5bNSibTYcFyosaO3msrv/GI1YLI0P6fz4lgcLgmuq1Flqy+l9dPj+LoBEWgM9/B/&#10;+91oWMzh70v8AXJ3AwAA//8DAFBLAQItABQABgAIAAAAIQDb4fbL7gAAAIUBAAATAAAAAAAAAAAA&#10;AAAAAAAAAABbQ29udGVudF9UeXBlc10ueG1sUEsBAi0AFAAGAAgAAAAhAFr0LFu/AAAAFQEAAAsA&#10;AAAAAAAAAAAAAAAAHwEAAF9yZWxzLy5yZWxzUEsBAi0AFAAGAAgAAAAhAJ0RYt3EAAAA2wAAAA8A&#10;AAAAAAAAAAAAAAAABwIAAGRycy9kb3ducmV2LnhtbFBLBQYAAAAAAwADALcAAAD4AgAAAAA=&#10;" stroked="f"/>
                <v:shape id="Freeform 34" o:spid="_x0000_s1054" style="position:absolute;left:13262;top:24796;width:2255;height:5144;visibility:visible;mso-wrap-style:square;v-text-anchor:top" coordsize="35,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2bISvwAAANsAAAAPAAAAZHJzL2Rvd25yZXYueG1sRI/NisIw&#10;FIX3gu8QrjAb0XR0EK1GEUFwN4zV/aW5tsXkpjSZmnl7MyC4PJyfj7PZRWtET51vHCv4nGYgiEun&#10;G64UXIrjZAnCB2SNxjEp+CMPu+1wsMFcuwf/UH8OlUgj7HNUUIfQ5lL6siaLfupa4uTdXGcxJNlV&#10;Unf4SOPWyFmWLaTFhhOhxpYONZX3869NEB9ib0wk60p9/f6i1biYr5T6GMX9GkSgGN7hV/ukFcxn&#10;8P8l/QC5fQIAAP//AwBQSwECLQAUAAYACAAAACEA2+H2y+4AAACFAQAAEwAAAAAAAAAAAAAAAAAA&#10;AAAAW0NvbnRlbnRfVHlwZXNdLnhtbFBLAQItABQABgAIAAAAIQBa9CxbvwAAABUBAAALAAAAAAAA&#10;AAAAAAAAAB8BAABfcmVscy8ucmVsc1BLAQItABQABgAIAAAAIQC72bISvwAAANsAAAAPAAAAAAAA&#10;AAAAAAAAAAcCAABkcnMvZG93bnJldi54bWxQSwUGAAAAAAMAAwC3AAAA8wIAAAAA&#10;" path="m,l,80r35,l35,,,,,e" filled="f" strokecolor="#d89000" strokeweight="1pt">
                  <v:stroke endcap="round"/>
                  <v:path arrowok="t" o:connecttype="custom" o:connectlocs="0,0;0,514350;225425,514350;225425,0;0,0;0,0" o:connectangles="0,0,0,0,0,0"/>
                </v:shape>
                <v:line id="Line 35" o:spid="_x0000_s1055" style="position:absolute;visibility:visible;mso-wrap-style:square" from="13262,28908" to="15517,289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Ndv3xAAAANsAAAAPAAAAZHJzL2Rvd25yZXYueG1sRI9Pi8Iw&#10;FMTvwn6H8Bb2IppuBVmrUWRBWDz5bw+9PZtnW21eShO1/fZGEDwOM/MbZrZoTSVu1LjSsoLvYQSC&#10;OLO65FzBYb8a/IBwHlljZZkUdORgMf/ozTDR9s5buu18LgKEXYIKCu/rREqXFWTQDW1NHLyTbQz6&#10;IJtc6gbvAW4qGUfRWBosOSwUWNNvQdlldzUKJuv/Mu2Wx3X/FHdpf5PGtjvHSn19tsspCE+tf4df&#10;7T+tYDSC55fwA+T8AQAA//8DAFBLAQItABQABgAIAAAAIQDb4fbL7gAAAIUBAAATAAAAAAAAAAAA&#10;AAAAAAAAAABbQ29udGVudF9UeXBlc10ueG1sUEsBAi0AFAAGAAgAAAAhAFr0LFu/AAAAFQEAAAsA&#10;AAAAAAAAAAAAAAAAHwEAAF9yZWxzLy5yZWxzUEsBAi0AFAAGAAgAAAAhAFA12/fEAAAA2wAAAA8A&#10;AAAAAAAAAAAAAAAABwIAAGRycy9kb3ducmV2LnhtbFBLBQYAAAAAAwADALcAAAD4AgAAAAA=&#10;" strokecolor="#d89000" strokeweight="2pt"/>
                <v:line id="Line 36" o:spid="_x0000_s1056" style="position:absolute;flip:y;visibility:visible;mso-wrap-style:square" from="18946,28336" to="18946,2846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QsswwAAANsAAAAPAAAAZHJzL2Rvd25yZXYueG1sRI/BasMw&#10;EETvhfyD2EAvoZHThpA6UUIpGHrpoXY+YLE2tom1MtLacf++KhR6HGbmDXM8z65XE4XYeTawWWeg&#10;iGtvO24MXKriaQ8qCrLF3jMZ+KYI59Pi4Yi59Xf+oqmURiUIxxwNtCJDrnWsW3IY134gTt7VB4eS&#10;ZGi0DXhPcNfr5yzbaYcdp4UWB3pvqb6VozOAw2aSYnu5jSO9llysJKyqT2Mel/PbAZTQLP/hv/aH&#10;NfCyhd8v6Qfo0w8AAAD//wMAUEsBAi0AFAAGAAgAAAAhANvh9svuAAAAhQEAABMAAAAAAAAAAAAA&#10;AAAAAAAAAFtDb250ZW50X1R5cGVzXS54bWxQSwECLQAUAAYACAAAACEAWvQsW78AAAAVAQAACwAA&#10;AAAAAAAAAAAAAAAfAQAAX3JlbHMvLnJlbHNQSwECLQAUAAYACAAAACEAeRELLMMAAADbAAAADwAA&#10;AAAAAAAAAAAAAAAHAgAAZHJzL2Rvd25yZXYueG1sUEsFBgAAAAADAAMAtwAAAPcCAAAAAA==&#10;" strokecolor="#a3a500" strokeweight="1pt"/>
                <v:line id="Line 37" o:spid="_x0000_s1057" style="position:absolute;visibility:visible;mso-wrap-style:square" from="18946,28590" to="18946,2871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+41bxQAAANsAAAAPAAAAZHJzL2Rvd25yZXYueG1sRI/dasJA&#10;FITvC32H5RS8kbppWqVEV6kBwUJA1NLrQ/aYBLNnY3bNz9t3C4VeDjPzDbPaDKYWHbWusqzgZRaB&#10;IM6trrhQ8HXePb+DcB5ZY22ZFIzkYLN+fFhhom3PR+pOvhABwi5BBaX3TSKly0sy6Ga2IQ7exbYG&#10;fZBtIXWLfYCbWsZRtJAGKw4LJTaUlpRfT3ejIPu+6GlvbtM3nW4/xw67KIsPSk2eho8lCE+D/w//&#10;tfdawescfr+EHyDXPwAAAP//AwBQSwECLQAUAAYACAAAACEA2+H2y+4AAACFAQAAEwAAAAAAAAAA&#10;AAAAAAAAAAAAW0NvbnRlbnRfVHlwZXNdLnhtbFBLAQItABQABgAIAAAAIQBa9CxbvwAAABUBAAAL&#10;AAAAAAAAAAAAAAAAAB8BAABfcmVscy8ucmVsc1BLAQItABQABgAIAAAAIQCn+41bxQAAANsAAAAP&#10;AAAAAAAAAAAAAAAAAAcCAABkcnMvZG93bnJldi54bWxQSwUGAAAAAAMAAwC3AAAA+QIAAAAA&#10;" strokecolor="#a3a500" strokeweight="1pt"/>
                <v:rect id="Rectangle 38" o:spid="_x0000_s1058" style="position:absolute;left:17787;top:28463;width:2254;height:12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+PqpxAAAANsAAAAPAAAAZHJzL2Rvd25yZXYueG1sRI9Ba8JA&#10;FITvQv/D8gRvumvThjZ1DUUICLUHtdDrI/tMQrNv0+xG4793CwWPw8x8w6zy0bbiTL1vHGtYLhQI&#10;4tKZhisNX8di/gLCB2SDrWPScCUP+fphssLMuAvv6XwIlYgQ9hlqqEPoMil9WZNFv3AdcfROrrcY&#10;ouwraXq8RLht5aNSqbTYcFyosaNNTeXPYbAaMH0yv5+nZHf8GFJ8rUZVPH8rrWfT8f0NRKAx3MP/&#10;7a3RkKTw9yX+ALm+AQAA//8DAFBLAQItABQABgAIAAAAIQDb4fbL7gAAAIUBAAATAAAAAAAAAAAA&#10;AAAAAAAAAABbQ29udGVudF9UeXBlc10ueG1sUEsBAi0AFAAGAAgAAAAhAFr0LFu/AAAAFQEAAAsA&#10;AAAAAAAAAAAAAAAAHwEAAF9yZWxzLy5yZWxzUEsBAi0AFAAGAAgAAAAhABL4+qnEAAAA2wAAAA8A&#10;AAAAAAAAAAAAAAAABwIAAGRycy9kb3ducmV2LnhtbFBLBQYAAAAAAwADALcAAAD4AgAAAAA=&#10;" stroked="f"/>
                <v:shape id="Freeform 39" o:spid="_x0000_s1059" style="position:absolute;left:17787;top:28463;width:2254;height:127;visibility:visible;mso-wrap-style:square;v-text-anchor:top" coordsize="35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+7KyxgAAANsAAAAPAAAAZHJzL2Rvd25yZXYueG1sRI9Pa8JA&#10;FMTvhX6H5RW86aYJVo2uUkqtPYSCf8DrI/tMUrNv0+zWxG/vFoQeh5n5DbNY9aYWF2pdZVnB8ygC&#10;QZxbXXGh4LBfD6cgnEfWWFsmBVdysFo+Piww1bbjLV12vhABwi5FBaX3TSqly0sy6Ea2IQ7eybYG&#10;fZBtIXWLXYCbWsZR9CINVhwWSmzoraT8vPs1Cs4/2TZLvmbvND7Gyf7IH3bzHSs1eOpf5yA89f4/&#10;fG9/agXJBP6+hB8glzcAAAD//wMAUEsBAi0AFAAGAAgAAAAhANvh9svuAAAAhQEAABMAAAAAAAAA&#10;AAAAAAAAAAAAAFtDb250ZW50X1R5cGVzXS54bWxQSwECLQAUAAYACAAAACEAWvQsW78AAAAVAQAA&#10;CwAAAAAAAAAAAAAAAAAfAQAAX3JlbHMvLnJlbHNQSwECLQAUAAYACAAAACEAnPuyssYAAADbAAAA&#10;DwAAAAAAAAAAAAAAAAAHAgAAZHJzL2Rvd25yZXYueG1sUEsFBgAAAAADAAMAtwAAAPoCAAAAAA==&#10;" path="m,l,2r35,l35,,,,,e" filled="f" strokecolor="#a3a500" strokeweight="1pt">
                  <v:stroke endcap="round"/>
                  <v:path arrowok="t" o:connecttype="custom" o:connectlocs="0,0;0,12700;225425,12700;225425,0;0,0;0,0" o:connectangles="0,0,0,0,0,0"/>
                </v:shape>
                <v:line id="Line 40" o:spid="_x0000_s1060" style="position:absolute;visibility:visible;mso-wrap-style:square" from="17787,28527" to="20041,2852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AWP1vAAAANsAAAAPAAAAZHJzL2Rvd25yZXYueG1sRE/JCsIw&#10;EL0L/kMYwZumLqhUo4ggenVB8TZtxrbYTEoTtf69OQgeH29frBpTihfVrrCsYNCPQBCnVhecKTif&#10;tr0ZCOeRNZaWScGHHKyW7dYCY23ffKDX0WcihLCLUUHufRVL6dKcDLq+rYgDd7e1QR9gnUld4zuE&#10;m1IOo2giDRYcGnKsaJNT+jg+jYITJ4fdzVymxfXhd9VUJ/exTpTqdpr1HISnxv/FP/deKxiFseFL&#10;+AFy+QUAAP//AwBQSwECLQAUAAYACAAAACEA2+H2y+4AAACFAQAAEwAAAAAAAAAAAAAAAAAAAAAA&#10;W0NvbnRlbnRfVHlwZXNdLnhtbFBLAQItABQABgAIAAAAIQBa9CxbvwAAABUBAAALAAAAAAAAAAAA&#10;AAAAAB8BAABfcmVscy8ucmVsc1BLAQItABQABgAIAAAAIQAHAWP1vAAAANsAAAAPAAAAAAAAAAAA&#10;AAAAAAcCAABkcnMvZG93bnJldi54bWxQSwUGAAAAAAMAAwC3AAAA8AIAAAAA&#10;" strokecolor="#a3a500" strokeweight="2pt"/>
                <v:line id="Line 41" o:spid="_x0000_s1061" style="position:absolute;flip:y;visibility:visible;mso-wrap-style:square" from="23407,26908" to="23407,2755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hdvowgAAANsAAAAPAAAAZHJzL2Rvd25yZXYueG1sRI9Li8Iw&#10;FIX3gv8hXMGdpupYZjpGEVEYcaXO7C/N7YNpbmoTtfrrjSC4PJzHx5ktWlOJCzWutKxgNIxAEKdW&#10;l5wr+D1uBp8gnEfWWFkmBTdysJh3OzNMtL3yni4Hn4swwi5BBYX3dSKlSwsy6Ia2Jg5eZhuDPsgm&#10;l7rBaxg3lRxHUSwNlhwIBda0Kij9P5xNgGQne/+4yd12uo9lNorXpf1bK9XvtctvEJ5a/w6/2j9a&#10;weQLnl/CD5DzBwAAAP//AwBQSwECLQAUAAYACAAAACEA2+H2y+4AAACFAQAAEwAAAAAAAAAAAAAA&#10;AAAAAAAAW0NvbnRlbnRfVHlwZXNdLnhtbFBLAQItABQABgAIAAAAIQBa9CxbvwAAABUBAAALAAAA&#10;AAAAAAAAAAAAAB8BAABfcmVscy8ucmVsc1BLAQItABQABgAIAAAAIQDuhdvowgAAANsAAAAPAAAA&#10;AAAAAAAAAAAAAAcCAABkcnMvZG93bnJldi54bWxQSwUGAAAAAAMAAwC3AAAA9gIAAAAA&#10;" strokecolor="#39b600" strokeweight="1pt"/>
                <v:line id="Line 42" o:spid="_x0000_s1062" style="position:absolute;visibility:visible;mso-wrap-style:square" from="23407,28844" to="23407,2949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b26DvwAAANsAAAAPAAAAZHJzL2Rvd25yZXYueG1sRE/NisIw&#10;EL4LvkOYBW+aroisXaMsgtWLSOs+wNCMTd1mUpuo9e3NQdjjx/e/XPe2EXfqfO1YweckAUFcOl1z&#10;peD3tB1/gfABWWPjmBQ8ycN6NRwsMdXuwTndi1CJGMI+RQUmhDaV0peGLPqJa4kjd3adxRBhV0nd&#10;4SOG20ZOk2QuLdYcGwy2tDFU/hU3q+Da7HKXyOPFnLLyoLM8KzaLqVKjj/7nG0SgPvyL3+69VjCL&#10;6+OX+APk6gUAAP//AwBQSwECLQAUAAYACAAAACEA2+H2y+4AAACFAQAAEwAAAAAAAAAAAAAAAAAA&#10;AAAAW0NvbnRlbnRfVHlwZXNdLnhtbFBLAQItABQABgAIAAAAIQBa9CxbvwAAABUBAAALAAAAAAAA&#10;AAAAAAAAAB8BAABfcmVscy8ucmVsc1BLAQItABQABgAIAAAAIQByb26DvwAAANsAAAAPAAAAAAAA&#10;AAAAAAAAAAcCAABkcnMvZG93bnJldi54bWxQSwUGAAAAAAMAAwC3AAAA8wIAAAAA&#10;" strokecolor="#39b600" strokeweight="1pt"/>
                <v:rect id="Rectangle 43" o:spid="_x0000_s1063" style="position:absolute;left:22311;top:27559;width:2254;height:12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FxGgwwAAANsAAAAPAAAAZHJzL2Rvd25yZXYueG1sRI9bi8Iw&#10;FITfF/wP4Qi+rYmXLVqNIoIgrPvgBXw9NMe22JzUJmr335uFBR+HmfmGmS9bW4kHNb50rGHQVyCI&#10;M2dKzjWcjpvPCQgfkA1WjknDL3lYLjofc0yNe/KeHoeQiwhhn6KGIoQ6ldJnBVn0fVcTR+/iGosh&#10;yiaXpsFnhNtKDpVKpMWS40KBNa0Lyq6Hu9WAydjcfi6j3fH7nuA0b9Xm66y07nXb1QxEoDa8w//t&#10;rdEwHsDfl/gD5OIFAAD//wMAUEsBAi0AFAAGAAgAAAAhANvh9svuAAAAhQEAABMAAAAAAAAAAAAA&#10;AAAAAAAAAFtDb250ZW50X1R5cGVzXS54bWxQSwECLQAUAAYACAAAACEAWvQsW78AAAAVAQAACwAA&#10;AAAAAAAAAAAAAAAfAQAAX3JlbHMvLnJlbHNQSwECLQAUAAYACAAAACEAxRcRoMMAAADbAAAADwAA&#10;AAAAAAAAAAAAAAAHAgAAZHJzL2Rvd25yZXYueG1sUEsFBgAAAAADAAMAtwAAAPcCAAAAAA==&#10;" stroked="f"/>
                <v:shape id="Freeform 44" o:spid="_x0000_s1064" style="position:absolute;left:22311;top:27559;width:2254;height:1285;visibility:visible;mso-wrap-style:square;v-text-anchor:top" coordsize="35,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xo8gxQAAANsAAAAPAAAAZHJzL2Rvd25yZXYueG1sRI9Pi8Iw&#10;FMTvgt8hPMGbpuqyaDWKVvYPspdVweujebbF5qUkWe366Y2wsMdhZn7DLFatqcWVnK8sKxgNExDE&#10;udUVFwqOh7fBFIQPyBpry6Tglzyslt3OAlNtb/xN130oRISwT1FBGUKTSunzkgz6oW2Io3e2zmCI&#10;0hVSO7xFuKnlOElepcGK40KJDWUl5Zf9j1GQnTfT9/VXdtydZpPt3W3w/jHbKdXvtes5iEBt+A//&#10;tT+1gpcxPL/EHyCXDwAAAP//AwBQSwECLQAUAAYACAAAACEA2+H2y+4AAACFAQAAEwAAAAAAAAAA&#10;AAAAAAAAAAAAW0NvbnRlbnRfVHlwZXNdLnhtbFBLAQItABQABgAIAAAAIQBa9CxbvwAAABUBAAAL&#10;AAAAAAAAAAAAAAAAAB8BAABfcmVscy8ucmVsc1BLAQItABQABgAIAAAAIQD/xo8gxQAAANsAAAAP&#10;AAAAAAAAAAAAAAAAAAcCAABkcnMvZG93bnJldi54bWxQSwUGAAAAAAMAAwC3AAAA+QIAAAAA&#10;" path="m,l,20r35,l35,,,,,e" filled="f" strokecolor="#39b600" strokeweight="1pt">
                  <v:stroke endcap="round"/>
                  <v:path arrowok="t" o:connecttype="custom" o:connectlocs="0,0;0,128588;225425,128588;225425,0;0,0;0,0" o:connectangles="0,0,0,0,0,0"/>
                </v:shape>
                <v:line id="Line 45" o:spid="_x0000_s1065" style="position:absolute;visibility:visible;mso-wrap-style:square" from="22311,28209" to="24565,2820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8GFhxAAAANsAAAAPAAAAZHJzL2Rvd25yZXYueG1sRI9Pa8JA&#10;FMTvBb/D8gRvdeMfik1dRUulXgS1wfMz+5oNZt/G7FaTb+8WCj0OM/MbZr5sbSVu1PjSsYLRMAFB&#10;nDtdcqEg+9o8z0D4gKyxckwKOvKwXPSe5phqd+cD3Y6hEBHCPkUFJoQ6ldLnhiz6oauJo/ftGosh&#10;yqaQusF7hNtKjpPkRVosOS4YrOndUH45/lgF58/XzmThus6o3G+6k8naaveh1KDfrt5ABGrDf/iv&#10;vdUKphP4/RJ/gFw8AAAA//8DAFBLAQItABQABgAIAAAAIQDb4fbL7gAAAIUBAAATAAAAAAAAAAAA&#10;AAAAAAAAAABbQ29udGVudF9UeXBlc10ueG1sUEsBAi0AFAAGAAgAAAAhAFr0LFu/AAAAFQEAAAsA&#10;AAAAAAAAAAAAAAAAHwEAAF9yZWxzLy5yZWxzUEsBAi0AFAAGAAgAAAAhAJnwYWHEAAAA2wAAAA8A&#10;AAAAAAAAAAAAAAAABwIAAGRycy9kb3ducmV2LnhtbFBLBQYAAAAAAwADALcAAAD4AgAAAAA=&#10;" strokecolor="#39b600" strokeweight="2pt"/>
                <v:line id="Line 46" o:spid="_x0000_s1066" style="position:absolute;flip:y;visibility:visible;mso-wrap-style:square" from="27915,25812" to="27915,2730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5pCzxwAAANsAAAAPAAAAZHJzL2Rvd25yZXYueG1sRI/dagIx&#10;FITvC75DOAVvima14s/WKNLFUuiNfw9w3Jzubt2cbJOo2z69KQi9HGbmG2a+bE0tLuR8ZVnBoJ+A&#10;IM6trrhQcNive1MQPiBrrC2Tgh/ysFx0HuaYanvlLV12oRARwj5FBWUITSqlz0sy6Pu2IY7ep3UG&#10;Q5SukNrhNcJNLYdJMpYGK44LJTb0WlJ+2p2Ngrdk8rQZZ8/H78HHarbJst+jG34p1X1sVy8gArXh&#10;P3xvv2sFoxH8fYk/QC5uAAAA//8DAFBLAQItABQABgAIAAAAIQDb4fbL7gAAAIUBAAATAAAAAAAA&#10;AAAAAAAAAAAAAABbQ29udGVudF9UeXBlc10ueG1sUEsBAi0AFAAGAAgAAAAhAFr0LFu/AAAAFQEA&#10;AAsAAAAAAAAAAAAAAAAAHwEAAF9yZWxzLy5yZWxzUEsBAi0AFAAGAAgAAAAhAGPmkLPHAAAA2wAA&#10;AA8AAAAAAAAAAAAAAAAABwIAAGRycy9kb3ducmV2LnhtbFBLBQYAAAAAAwADALcAAAD7AgAAAAA=&#10;" strokecolor="#00bf7d" strokeweight="1pt"/>
                <v:line id="Line 47" o:spid="_x0000_s1067" style="position:absolute;visibility:visible;mso-wrap-style:square" from="27915,28908" to="27915,2903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psNkxgAAANsAAAAPAAAAZHJzL2Rvd25yZXYueG1sRI/dagIx&#10;FITvC32HcAreiGaVastqFJFaBS3+1Ac4bI6bxc3JdpPq+vaNIPRymJlvmPG0saW4UO0Lxwp63QQE&#10;ceZ0wbmC4/ei8w7CB2SNpWNScCMP08nz0xhT7a68p8sh5CJC2KeowIRQpVL6zJBF33UVcfROrrYY&#10;oqxzqWu8RrgtZT9JhtJiwXHBYEVzQ9n58GsVbNbbzdu2MsPT18fPbjVvf/b2y75SrZdmNgIRqAn/&#10;4Ud7pRW8DuD+Jf4AOfkDAAD//wMAUEsBAi0AFAAGAAgAAAAhANvh9svuAAAAhQEAABMAAAAAAAAA&#10;AAAAAAAAAAAAAFtDb250ZW50X1R5cGVzXS54bWxQSwECLQAUAAYACAAAACEAWvQsW78AAAAVAQAA&#10;CwAAAAAAAAAAAAAAAAAfAQAAX3JlbHMvLnJlbHNQSwECLQAUAAYACAAAACEAeabDZMYAAADbAAAA&#10;DwAAAAAAAAAAAAAAAAAHAgAAZHJzL2Rvd25yZXYueG1sUEsFBgAAAAADAAMAtwAAAPoCAAAAAA==&#10;" strokecolor="#00bf7d" strokeweight="1pt"/>
                <v:rect id="Rectangle 48" o:spid="_x0000_s1068" style="position:absolute;left:26820;top:27305;width:2270;height:16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/onUxAAAANsAAAAPAAAAZHJzL2Rvd25yZXYueG1sRI9Ba8JA&#10;FITvQv/D8oTedNeqoU1dQxEChepBLfT6yD6T0OzbNLuJ6b93CwWPw8x8w2yy0TZioM7XjjUs5goE&#10;ceFMzaWGz3M+ewbhA7LBxjFp+CUP2fZhssHUuCsfaTiFUkQI+xQ1VCG0qZS+qMiin7uWOHoX11kM&#10;UXalNB1eI9w28kmpRFqsOS5U2NKuouL71FsNmKzMz+Gy3J8/+gRfylHl6y+l9eN0fHsFEWgM9/B/&#10;+91oWCXw9yX+ALm9AQAA//8DAFBLAQItABQABgAIAAAAIQDb4fbL7gAAAIUBAAATAAAAAAAAAAAA&#10;AAAAAAAAAABbQ29udGVudF9UeXBlc10ueG1sUEsBAi0AFAAGAAgAAAAhAFr0LFu/AAAAFQEAAAsA&#10;AAAAAAAAAAAAAAAAHwEAAF9yZWxzLy5yZWxzUEsBAi0AFAAGAAgAAAAhAEr+idTEAAAA2wAAAA8A&#10;AAAAAAAAAAAAAAAABwIAAGRycy9kb3ducmV2LnhtbFBLBQYAAAAAAwADALcAAAD4AgAAAAA=&#10;" stroked="f"/>
                <v:shape id="Freeform 49" o:spid="_x0000_s1069" style="position:absolute;left:26820;top:27305;width:2270;height:1603;visibility:visible;mso-wrap-style:square;v-text-anchor:top" coordsize="35,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eJnbwwAAANsAAAAPAAAAZHJzL2Rvd25yZXYueG1sRI/NasMw&#10;EITvhbyD2EIuJpETghucKCEESnpL67bkulgby9RaGUv1z9tXhUKPw8w3w+yPo21ET52vHStYLVMQ&#10;xKXTNVcKPt6fF1sQPiBrbByTgok8HA+zhz3m2g38Rn0RKhFL2OeowITQ5lL60pBFv3QtcfTurrMY&#10;ouwqqTscYrlt5DpNM2mx5rhgsKWzofKr+LYKNtcwbC+Ff02msUwMDZdPzG5KzR/H0w5EoDH8h//o&#10;Fx25J/j9En+APPwAAAD//wMAUEsBAi0AFAAGAAgAAAAhANvh9svuAAAAhQEAABMAAAAAAAAAAAAA&#10;AAAAAAAAAFtDb250ZW50X1R5cGVzXS54bWxQSwECLQAUAAYACAAAACEAWvQsW78AAAAVAQAACwAA&#10;AAAAAAAAAAAAAAAfAQAAX3JlbHMvLnJlbHNQSwECLQAUAAYACAAAACEAaniZ28MAAADbAAAADwAA&#10;AAAAAAAAAAAAAAAHAgAAZHJzL2Rvd25yZXYueG1sUEsFBgAAAAADAAMAtwAAAPcCAAAAAA==&#10;" path="m,l,25r35,l35,,,,,e" filled="f" strokecolor="#00bf7d" strokeweight="1pt">
                  <v:stroke endcap="round"/>
                  <v:path arrowok="t" o:connecttype="custom" o:connectlocs="0,0;0,160338;227013,160338;227013,0;0,0;0,0" o:connectangles="0,0,0,0,0,0"/>
                </v:shape>
                <v:line id="Line 50" o:spid="_x0000_s1070" style="position:absolute;visibility:visible;mso-wrap-style:square" from="26820,28781" to="29090,2878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SkmwAAAANsAAAAPAAAAZHJzL2Rvd25yZXYueG1sRE/daoMw&#10;FL4v9B3CGeymzDgZUqxRpDIYY4PW7gEO5lRl5kRMVu3bLxeDXX58/3m5mlHcaHaDZQXPUQyCuLV6&#10;4E7B1+X1aQ/CeWSNo2VScCcHZbHd5Jhpu/CZbo3vRAhhl6GC3vspk9K1PRl0kZ2IA3e1s0Ef4NxJ&#10;PeMSws0okzhOpcGBQ0OPEx17ar+bH6Pgs2I/nNJk12GNyfu9Xj7W9KTU48NaHUB4Wv2/+M/9phW8&#10;hLHhS/gBsvgFAAD//wMAUEsBAi0AFAAGAAgAAAAhANvh9svuAAAAhQEAABMAAAAAAAAAAAAAAAAA&#10;AAAAAFtDb250ZW50X1R5cGVzXS54bWxQSwECLQAUAAYACAAAACEAWvQsW78AAAAVAQAACwAAAAAA&#10;AAAAAAAAAAAfAQAAX3JlbHMvLnJlbHNQSwECLQAUAAYACAAAACEAXwEpJsAAAADbAAAADwAAAAAA&#10;AAAAAAAAAAAHAgAAZHJzL2Rvd25yZXYueG1sUEsFBgAAAAADAAMAtwAAAPQCAAAAAA==&#10;" strokecolor="#00bf7d" strokeweight="2pt"/>
                <v:line id="Line 51" o:spid="_x0000_s1071" style="position:absolute;flip:y;visibility:visible;mso-wrap-style:square" from="32439,25431" to="32439,2633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v5WdxAAAANsAAAAPAAAAZHJzL2Rvd25yZXYueG1sRI/RasJA&#10;FETfC/7DcoW+1Y2iUlM3QSxSKX1otB9wyd5mE7N3Q3ar0a/vFoQ+DjNzhlnng23FmXpfO1YwnSQg&#10;iEuna64UfB13T88gfEDW2DomBVfykGejhzWm2l24oPMhVCJC2KeowITQpVL60pBFP3EdcfS+XW8x&#10;RNlXUvd4iXDbylmSLKXFmuOCwY62hsrT4ccqWC2O702oP5LC3Gbs+bV5o89GqcfxsHkBEWgI/+F7&#10;e68VzFfw9yX+AJn9AgAA//8DAFBLAQItABQABgAIAAAAIQDb4fbL7gAAAIUBAAATAAAAAAAAAAAA&#10;AAAAAAAAAABbQ29udGVudF9UeXBlc10ueG1sUEsBAi0AFAAGAAgAAAAhAFr0LFu/AAAAFQEAAAsA&#10;AAAAAAAAAAAAAAAAHwEAAF9yZWxzLy5yZWxzUEsBAi0AFAAGAAgAAAAhAC+/lZ3EAAAA2wAAAA8A&#10;AAAAAAAAAAAAAAAABwIAAGRycy9kb3ducmV2LnhtbFBLBQYAAAAAAwADALcAAAD4AgAAAAA=&#10;" strokecolor="#00bfc4" strokeweight="1pt"/>
                <v:line id="Line 52" o:spid="_x0000_s1072" style="position:absolute;visibility:visible;mso-wrap-style:square" from="32439,28273" to="32439,292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D10WwAAAANsAAAAPAAAAZHJzL2Rvd25yZXYueG1sRE/Pa8Iw&#10;FL4P/B/CE7wMTRWnozNKEQXZbVV3fmueTbF5KU1s63+/HAY7fny/N7vB1qKj1leOFcxnCQjiwumK&#10;SwWX83H6DsIHZI21Y1LwJA+77ehlg6l2PX9Rl4dSxBD2KSowITSplL4wZNHPXEMcuZtrLYYI21Lq&#10;FvsYbmu5SJKVtFhxbDDY0N5Qcc8fVsF1OT//yHX2Lfem+eyzzneH10KpyXjIPkAEGsK/+M990gre&#10;4vr4Jf4Auf0FAAD//wMAUEsBAi0AFAAGAAgAAAAhANvh9svuAAAAhQEAABMAAAAAAAAAAAAAAAAA&#10;AAAAAFtDb250ZW50X1R5cGVzXS54bWxQSwECLQAUAAYACAAAACEAWvQsW78AAAAVAQAACwAAAAAA&#10;AAAAAAAAAAAfAQAAX3JlbHMvLnJlbHNQSwECLQAUAAYACAAAACEALQ9dFsAAAADbAAAADwAAAAAA&#10;AAAAAAAAAAAHAgAAZHJzL2Rvd25yZXYueG1sUEsFBgAAAAADAAMAtwAAAPQCAAAAAA==&#10;" strokecolor="#00bfc4" strokeweight="1pt"/>
                <v:rect id="Rectangle 53" o:spid="_x0000_s1073" style="position:absolute;left:31344;top:26336;width:2191;height:1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zod9xQAAANsAAAAPAAAAZHJzL2Rvd25yZXYueG1sRI/NasMw&#10;EITvhbyD2EJvjZQmMY0T2ZRAoND2kB/odbE2tqm1cizFdt8+KhRyHGbmG2aTj7YRPXW+dqxhNlUg&#10;iAtnai41nI6751cQPiAbbByThl/ykGeThw2mxg28p/4QShEh7FPUUIXQplL6oiKLfupa4uidXWcx&#10;RNmV0nQ4RLht5ItSibRYc1yosKVtRcXP4Wo1YLIwl6/z/PP4cU1wVY5qt/xWWj89jm9rEIHGcA//&#10;t9+NhuUM/r7EHyCzGwAAAP//AwBQSwECLQAUAAYACAAAACEA2+H2y+4AAACFAQAAEwAAAAAAAAAA&#10;AAAAAAAAAAAAW0NvbnRlbnRfVHlwZXNdLnhtbFBLAQItABQABgAIAAAAIQBa9CxbvwAAABUBAAAL&#10;AAAAAAAAAAAAAAAAAB8BAABfcmVscy8ucmVsc1BLAQItABQABgAIAAAAIQBAzod9xQAAANsAAAAP&#10;AAAAAAAAAAAAAAAAAAcCAABkcnMvZG93bnJldi54bWxQSwUGAAAAAAMAAwC3AAAA+QIAAAAA&#10;" stroked="f"/>
                <v:shape id="Freeform 54" o:spid="_x0000_s1074" style="position:absolute;left:31344;top:26336;width:2191;height:1937;visibility:visible;mso-wrap-style:square;v-text-anchor:top" coordsize="34,3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hi/awwAAANsAAAAPAAAAZHJzL2Rvd25yZXYueG1sRI9Bi8Iw&#10;FITvwv6H8Ba8abqirnSNsohCRS929+Lt0TzbYvNSm2jrvzeC4HGYmW+Y+bIzlbhR40rLCr6GEQji&#10;zOqScwX/f5vBDITzyBory6TgTg6Wi4/eHGNtWz7QLfW5CBB2MSoovK9jKV1WkEE3tDVx8E62MeiD&#10;bHKpG2wD3FRyFEVTabDksFBgTauCsnN6NQouepMm7WrWJtfdmLLu+3jcr7dK9T+73x8Qnjr/Dr/a&#10;iVYwGcHzS/gBcvEAAAD//wMAUEsBAi0AFAAGAAgAAAAhANvh9svuAAAAhQEAABMAAAAAAAAAAAAA&#10;AAAAAAAAAFtDb250ZW50X1R5cGVzXS54bWxQSwECLQAUAAYACAAAACEAWvQsW78AAAAVAQAACwAA&#10;AAAAAAAAAAAAAAAfAQAAX3JlbHMvLnJlbHNQSwECLQAUAAYACAAAACEAboYv2sMAAADbAAAADwAA&#10;AAAAAAAAAAAAAAAHAgAAZHJzL2Rvd25yZXYueG1sUEsFBgAAAAADAAMAtwAAAPcCAAAAAA==&#10;" path="m,l,30r34,l34,,,,,e" filled="f" strokecolor="#00bfc4" strokeweight="1pt">
                  <v:stroke endcap="round"/>
                  <v:path arrowok="t" o:connecttype="custom" o:connectlocs="0,0;0,193675;219075,193675;219075,0;0,0;0,0" o:connectangles="0,0,0,0,0,0"/>
                </v:shape>
                <v:line id="Line 55" o:spid="_x0000_s1075" style="position:absolute;visibility:visible;mso-wrap-style:square" from="31344,27305" to="33535,2730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tyy5xAAAANsAAAAPAAAAZHJzL2Rvd25yZXYueG1sRI9La8JA&#10;FIX3Bf/DcIXu6sSG1hCdBFsoFFdt6kJ3l8zNAzN3QmbUNL++IwhdHs7j42zy0XTiQoNrLStYLiIQ&#10;xKXVLdcK9j8fTwkI55E1dpZJwS85yLPZwwZTba/8TZfC1yKMsEtRQeN9n0rpyoYMuoXtiYNX2cGg&#10;D3KopR7wGsZNJ5+j6FUabDkQGuzpvaHyVJxN4BbR2y7G+DhNU3JY7WT1lZwrpR7n43YNwtPo/8P3&#10;9qdW8BLD7Uv4ATL7AwAA//8DAFBLAQItABQABgAIAAAAIQDb4fbL7gAAAIUBAAATAAAAAAAAAAAA&#10;AAAAAAAAAABbQ29udGVudF9UeXBlc10ueG1sUEsBAi0AFAAGAAgAAAAhAFr0LFu/AAAAFQEAAAsA&#10;AAAAAAAAAAAAAAAAHwEAAF9yZWxzLy5yZWxzUEsBAi0AFAAGAAgAAAAhAIK3LLnEAAAA2wAAAA8A&#10;AAAAAAAAAAAAAAAABwIAAGRycy9kb3ducmV2LnhtbFBLBQYAAAAAAwADALcAAAD4AgAAAAA=&#10;" strokecolor="#00bfc4" strokeweight="2pt"/>
                <v:line id="Line 56" o:spid="_x0000_s1076" style="position:absolute;flip:y;visibility:visible;mso-wrap-style:square" from="36964,19050" to="36964,253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dX7fwwAAANsAAAAPAAAAZHJzL2Rvd25yZXYueG1sRI/NasMw&#10;EITvhbyD2EJvjdQ0TYITJZhAIPTg/D7AYm1sE2tlJNVx374qFHocZuYbZrUZbCt68qFxrOFtrEAQ&#10;l840XGm4XnavCxAhIhtsHZOGbwqwWY+eVpgZ9+AT9edYiQThkKGGOsYukzKUNVkMY9cRJ+/mvMWY&#10;pK+k8fhIcNvKiVIzabHhtFBjR9uayvv5y2rY9dN3e1QHVeSHIv/ck9/OirnWL89DvgQRaYj/4b/2&#10;3mj4mMLvl/QD5PoHAAD//wMAUEsBAi0AFAAGAAgAAAAhANvh9svuAAAAhQEAABMAAAAAAAAAAAAA&#10;AAAAAAAAAFtDb250ZW50X1R5cGVzXS54bWxQSwECLQAUAAYACAAAACEAWvQsW78AAAAVAQAACwAA&#10;AAAAAAAAAAAAAAAfAQAAX3JlbHMvLnJlbHNQSwECLQAUAAYACAAAACEARnV+38MAAADbAAAADwAA&#10;AAAAAAAAAAAAAAAHAgAAZHJzL2Rvd25yZXYueG1sUEsFBgAAAAADAAMAtwAAAPcCAAAAAA==&#10;" strokecolor="#00b0f6" strokeweight="1pt"/>
                <v:line id="Line 57" o:spid="_x0000_s1077" style="position:absolute;visibility:visible;mso-wrap-style:square" from="36964,32067" to="36964,326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oLUGxAAAANsAAAAPAAAAZHJzL2Rvd25yZXYueG1sRI/NasMw&#10;EITvhb6D2EJvjdyCS3GihDQQml4CdX4gt420sU2klbEUx3n7qlDIcZidb3Yms8FZ0VMXGs8KXkcZ&#10;CGLtTcOVgu1m+fIBIkRkg9YzKbhRgNn08WGChfFX/qG+jJVIEA4FKqhjbAspg67JYRj5ljh5J985&#10;jEl2lTQdXhPcWfmWZe/SYcOpocaWFjXpc3lx6Y1eH79tzufq8LlvvvR2V67RKvX8NMzHICIN8X78&#10;n14ZBXkOf1sSAOT0FwAA//8DAFBLAQItABQABgAIAAAAIQDb4fbL7gAAAIUBAAATAAAAAAAAAAAA&#10;AAAAAAAAAABbQ29udGVudF9UeXBlc10ueG1sUEsBAi0AFAAGAAgAAAAhAFr0LFu/AAAAFQEAAAsA&#10;AAAAAAAAAAAAAAAAHwEAAF9yZWxzLy5yZWxzUEsBAi0AFAAGAAgAAAAhADqgtQbEAAAA2wAAAA8A&#10;AAAAAAAAAAAAAAAABwIAAGRycy9kb3ducmV2LnhtbFBLBQYAAAAAAwADALcAAAD4AgAAAAA=&#10;" strokecolor="#00b0f6" strokeweight="1pt"/>
                <v:rect id="Rectangle 58" o:spid="_x0000_s1078" style="position:absolute;left:35805;top:25304;width:2254;height:676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Jx8JxAAAANsAAAAPAAAAZHJzL2Rvd25yZXYueG1sRI9Ba8JA&#10;FITvBf/D8gRvdddqgk1dQxEEoe2hKvT6yD6T0OzbmN2Y9N+7hUKPw8x8w2zy0TbiRp2vHWtYzBUI&#10;4sKZmksN59P+cQ3CB2SDjWPS8EMe8u3kYYOZcQN/0u0YShEh7DPUUIXQZlL6oiKLfu5a4uhdXGcx&#10;RNmV0nQ4RLht5JNSqbRYc1yosKVdRcX3sbcaMF2Z68dl+X5661N8Lke1T76U1rPp+PoCItAY/sN/&#10;7YPRkKTw+yX+ALm9AwAA//8DAFBLAQItABQABgAIAAAAIQDb4fbL7gAAAIUBAAATAAAAAAAAAAAA&#10;AAAAAAAAAABbQ29udGVudF9UeXBlc10ueG1sUEsBAi0AFAAGAAgAAAAhAFr0LFu/AAAAFQEAAAsA&#10;AAAAAAAAAAAAAAAAHwEAAF9yZWxzLy5yZWxzUEsBAi0AFAAGAAgAAAAhAM8nHwnEAAAA2wAAAA8A&#10;AAAAAAAAAAAAAAAABwIAAGRycy9kb3ducmV2LnhtbFBLBQYAAAAAAwADALcAAAD4AgAAAAA=&#10;" stroked="f"/>
                <v:shape id="Freeform 59" o:spid="_x0000_s1079" style="position:absolute;left:35805;top:25304;width:2254;height:6763;visibility:visible;mso-wrap-style:square;v-text-anchor:top" coordsize="35,10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kbykxQAAANsAAAAPAAAAZHJzL2Rvd25yZXYueG1sRI9Pa8JA&#10;FMTvQr/D8gredGOxalNXCUWlJyH+OfT2yL5mQ7Nv0+wa47fvFgSPw8z8hlmue1uLjlpfOVYwGScg&#10;iAunKy4VnI7b0QKED8gaa8ek4EYe1qunwRJT7a6cU3cIpYgQ9ikqMCE0qZS+MGTRj11DHL1v11oM&#10;Ubal1C1eI9zW8iVJZtJixXHBYEMfhoqfw8UqSObHbrrP3sxZTza77PSb374WuVLD5z57BxGoD4/w&#10;vf2pFbzO4f9L/AFy9QcAAP//AwBQSwECLQAUAAYACAAAACEA2+H2y+4AAACFAQAAEwAAAAAAAAAA&#10;AAAAAAAAAAAAW0NvbnRlbnRfVHlwZXNdLnhtbFBLAQItABQABgAIAAAAIQBa9CxbvwAAABUBAAAL&#10;AAAAAAAAAAAAAAAAAB8BAABfcmVscy8ucmVsc1BLAQItABQABgAIAAAAIQCOkbykxQAAANsAAAAP&#10;AAAAAAAAAAAAAAAAAAcCAABkcnMvZG93bnJldi54bWxQSwUGAAAAAAMAAwC3AAAA+QIAAAAA&#10;" path="m,l,105r35,l35,,,,,e" filled="f" strokecolor="#00b0f6" strokeweight="1pt">
                  <v:stroke endcap="round"/>
                  <v:path arrowok="t" o:connecttype="custom" o:connectlocs="0,0;0,676275;225425,676275;225425,0;0,0;0,0" o:connectangles="0,0,0,0,0,0"/>
                </v:shape>
                <v:line id="Line 60" o:spid="_x0000_s1080" style="position:absolute;visibility:visible;mso-wrap-style:square" from="35805,31559" to="38059,3155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gI2OwwAAANsAAAAPAAAAZHJzL2Rvd25yZXYueG1sRE9Na8JA&#10;EL0X/A/LCL2UumlLJURXsUKCPQiaiuchOyYh2dk0u03Sf989CD0+3vd6O5lWDNS72rKCl0UEgriw&#10;uuZSweUrfY5BOI+ssbVMCn7JwXYze1hjou3IZxpyX4oQwi5BBZX3XSKlKyoy6Ba2Iw7czfYGfYB9&#10;KXWPYwg3rXyNoqU0WHNoqLCjfUVFk/8YBQf5fWr22TV9+ojjz+z4pqdL45V6nE+7FQhPk/8X390H&#10;reA9jA1fwg+Qmz8AAAD//wMAUEsBAi0AFAAGAAgAAAAhANvh9svuAAAAhQEAABMAAAAAAAAAAAAA&#10;AAAAAAAAAFtDb250ZW50X1R5cGVzXS54bWxQSwECLQAUAAYACAAAACEAWvQsW78AAAAVAQAACwAA&#10;AAAAAAAAAAAAAAAfAQAAX3JlbHMvLnJlbHNQSwECLQAUAAYACAAAACEAVICNjsMAAADbAAAADwAA&#10;AAAAAAAAAAAAAAAHAgAAZHJzL2Rvd25yZXYueG1sUEsFBgAAAAADAAMAtwAAAPcCAAAAAA==&#10;" strokecolor="#00b0f6" strokeweight="2pt"/>
                <v:line id="Line 61" o:spid="_x0000_s1081" style="position:absolute;flip:y;visibility:visible;mso-wrap-style:square" from="41488,26209" to="41488,2916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Iyu7xQAAANsAAAAPAAAAZHJzL2Rvd25yZXYueG1sRI9Ba8JA&#10;FITvBf/D8gRvdVMloqmrtKXSHnJJYvH6yL4mIdm3MbvV9N93C4LHYWa+Ybb70XTiQoNrLCt4mkcg&#10;iEurG64UHIvD4xqE88gaO8uk4Jcc7HeThy0m2l45o0vuKxEg7BJUUHvfJ1K6siaDbm574uB928Gg&#10;D3KopB7wGuCmk4soWkmDDYeFGnt6q6ls8x+jwKSxzA7l61fh4vYjOp+W7Xt6Umo2HV+eQXga/T18&#10;a39qBfEG/r+EHyB3fwAAAP//AwBQSwECLQAUAAYACAAAACEA2+H2y+4AAACFAQAAEwAAAAAAAAAA&#10;AAAAAAAAAAAAW0NvbnRlbnRfVHlwZXNdLnhtbFBLAQItABQABgAIAAAAIQBa9CxbvwAAABUBAAAL&#10;AAAAAAAAAAAAAAAAAB8BAABfcmVscy8ucmVsc1BLAQItABQABgAIAAAAIQBoIyu7xQAAANsAAAAP&#10;AAAAAAAAAAAAAAAAAAcCAABkcnMvZG93bnJldi54bWxQSwUGAAAAAAMAAwC3AAAA+QIAAAAA&#10;" strokecolor="#9590ff" strokeweight="1pt"/>
                <v:line id="Line 62" o:spid="_x0000_s1082" style="position:absolute;visibility:visible;mso-wrap-style:square" from="41488,33099" to="41488,340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/B2+wQAAANsAAAAPAAAAZHJzL2Rvd25yZXYueG1sRE/Pa8Iw&#10;FL4P9j+EJ3hbUxW6URuljAnipayT7fponm2xeemSqPW/N4fBjh/f72I7mUFcyfnesoJFkoIgbqzu&#10;uVVw/Nq9vIHwAVnjYJkU3MnDdvP8VGCu7Y0/6VqHVsQQ9jkq6EIYcyl905FBn9iROHIn6wyGCF0r&#10;tcNbDDeDXKZpJg32HBs6HOm9o+ZcX4yC36Zyh+XiO4zHbDW90k9pP6pSqflsKtcgAk3hX/zn3msF&#10;WVwfv8QfIDcPAAAA//8DAFBLAQItABQABgAIAAAAIQDb4fbL7gAAAIUBAAATAAAAAAAAAAAAAAAA&#10;AAAAAABbQ29udGVudF9UeXBlc10ueG1sUEsBAi0AFAAGAAgAAAAhAFr0LFu/AAAAFQEAAAsAAAAA&#10;AAAAAAAAAAAAHwEAAF9yZWxzLy5yZWxzUEsBAi0AFAAGAAgAAAAhAFz8Hb7BAAAA2wAAAA8AAAAA&#10;AAAAAAAAAAAABwIAAGRycy9kb3ducmV2LnhtbFBLBQYAAAAAAwADALcAAAD1AgAAAAA=&#10;" strokecolor="#9590ff" strokeweight="1pt"/>
                <v:rect id="Rectangle 63" o:spid="_x0000_s1083" style="position:absolute;left:40313;top:29162;width:2271;height:3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ok3AxAAAANsAAAAPAAAAZHJzL2Rvd25yZXYueG1sRI9Pa8JA&#10;FMTvBb/D8gRvddfaBpu6ihQCQu2hKvT6yD6T0OzbmN388du7hUKPw8z8hllvR1uLnlpfOdawmCsQ&#10;xLkzFRcazqfscQXCB2SDtWPScCMP283kYY2pcQN/UX8MhYgQ9ilqKENoUil9XpJFP3cNcfQurrUY&#10;omwLaVocItzW8kmpRFqsOC6U2NB7SfnPsbMaMHk218/L8nD66BJ8LUaVvXwrrWfTcfcGItAY/sN/&#10;7b3RkCzg90v8AXJzBwAA//8DAFBLAQItABQABgAIAAAAIQDb4fbL7gAAAIUBAAATAAAAAAAAAAAA&#10;AAAAAAAAAABbQ29udGVudF9UeXBlc10ueG1sUEsBAi0AFAAGAAgAAAAhAFr0LFu/AAAAFQEAAAsA&#10;AAAAAAAAAAAAAAAAHwEAAF9yZWxzLy5yZWxzUEsBAi0AFAAGAAgAAAAhAI6iTcDEAAAA2wAAAA8A&#10;AAAAAAAAAAAAAAAABwIAAGRycy9kb3ducmV2LnhtbFBLBQYAAAAAAwADALcAAAD4AgAAAAA=&#10;" stroked="f"/>
                <v:shape id="Freeform 64" o:spid="_x0000_s1084" style="position:absolute;left:40313;top:29162;width:2271;height:3937;visibility:visible;mso-wrap-style:square;v-text-anchor:top" coordsize="35,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hyBnwgAAANsAAAAPAAAAZHJzL2Rvd25yZXYueG1sRI9Bi8Iw&#10;FITvwv6H8Bb2ZtN1oUg1irgqBVGw6v3RPNti81KaqN1/vxEEj8PMfMNM571pxJ06V1tW8B3FIIgL&#10;q2suFZyO6+EYhPPIGhvLpOCPHMxnH4Mppto++ED33JciQNilqKDyvk2ldEVFBl1kW+LgXWxn0AfZ&#10;lVJ3+Ahw08hRHCfSYM1hocKWlhUV1/xmFLjrNvP17/m0TvJdtvnJ96vNjpT6+uwXExCeev8Ov9qZ&#10;VpCM4Pkl/AA5+wcAAP//AwBQSwECLQAUAAYACAAAACEA2+H2y+4AAACFAQAAEwAAAAAAAAAAAAAA&#10;AAAAAAAAW0NvbnRlbnRfVHlwZXNdLnhtbFBLAQItABQABgAIAAAAIQBa9CxbvwAAABUBAAALAAAA&#10;AAAAAAAAAAAAAB8BAABfcmVscy8ucmVsc1BLAQItABQABgAIAAAAIQDphyBnwgAAANsAAAAPAAAA&#10;AAAAAAAAAAAAAAcCAABkcnMvZG93bnJldi54bWxQSwUGAAAAAAMAAwC3AAAA9gIAAAAA&#10;" path="m,l,61r35,l35,,,,,e" filled="f" strokecolor="#9590ff" strokeweight="1pt">
                  <v:stroke endcap="round"/>
                  <v:path arrowok="t" o:connecttype="custom" o:connectlocs="0,0;0,393700;227013,393700;227013,0;0,0;0,0" o:connectangles="0,0,0,0,0,0"/>
                </v:shape>
                <v:line id="Line 65" o:spid="_x0000_s1085" style="position:absolute;visibility:visible;mso-wrap-style:square" from="40313,32194" to="42584,3219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E2NUwgAAANsAAAAPAAAAZHJzL2Rvd25yZXYueG1sRI9Ba8JA&#10;FITvgv9heYI33VhpkNRViiC19aJR8PrIvmZDs29jdtX037uC4HGYmW+Y+bKztbhS6yvHCibjBARx&#10;4XTFpYLjYT2agfABWWPtmBT8k4flot+bY6bdjfd0zUMpIoR9hgpMCE0mpS8MWfRj1xBH79e1FkOU&#10;bSl1i7cIt7V8S5JUWqw4LhhsaGWo+MsvVsHunbYHQyeX7vn7a/ZzXk14mys1HHSfHyACdeEVfrY3&#10;WkE6hceX+APk4g4AAP//AwBQSwECLQAUAAYACAAAACEA2+H2y+4AAACFAQAAEwAAAAAAAAAAAAAA&#10;AAAAAAAAW0NvbnRlbnRfVHlwZXNdLnhtbFBLAQItABQABgAIAAAAIQBa9CxbvwAAABUBAAALAAAA&#10;AAAAAAAAAAAAAB8BAABfcmVscy8ucmVsc1BLAQItABQABgAIAAAAIQBdE2NUwgAAANsAAAAPAAAA&#10;AAAAAAAAAAAAAAcCAABkcnMvZG93bnJldi54bWxQSwUGAAAAAAMAAwC3AAAA9gIAAAAA&#10;" strokecolor="#9590ff" strokeweight="2pt"/>
                <v:line id="Line 66" o:spid="_x0000_s1086" style="position:absolute;flip:y;visibility:visible;mso-wrap-style:square" from="45933,14620" to="45933,220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TRmMxAAAANwAAAAPAAAAZHJzL2Rvd25yZXYueG1sRI9Pi8Iw&#10;FMTvC36H8ARva6poXbpGEUH04MH1z57fNs+22LzUJtb67Y2w4HGYmd8w03lrStFQ7QrLCgb9CARx&#10;anXBmYLjYfX5BcJ5ZI2lZVLwIAfzWedjiom2d/6hZu8zESDsElSQe18lUro0J4Oubyvi4J1tbdAH&#10;WWdS13gPcFPKYRTF0mDBYSHHipY5pZf9zSjYxNdz87s1J3O6XEfFn1zH7W6tVK/bLr5BeGr9O/zf&#10;3mgF40kMrzPhCMjZEwAA//8DAFBLAQItABQABgAIAAAAIQDb4fbL7gAAAIUBAAATAAAAAAAAAAAA&#10;AAAAAAAAAABbQ29udGVudF9UeXBlc10ueG1sUEsBAi0AFAAGAAgAAAAhAFr0LFu/AAAAFQEAAAsA&#10;AAAAAAAAAAAAAAAAHwEAAF9yZWxzLy5yZWxzUEsBAi0AFAAGAAgAAAAhAJZNGYzEAAAA3AAAAA8A&#10;AAAAAAAAAAAAAAAABwIAAGRycy9kb3ducmV2LnhtbFBLBQYAAAAAAwADALcAAAD4AgAAAAA=&#10;" strokecolor="#e76bf3" strokeweight="1pt"/>
                <v:line id="Line 67" o:spid="_x0000_s1087" style="position:absolute;visibility:visible;mso-wrap-style:square" from="45933,29749" to="45933,2987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Q4FwxgAAANwAAAAPAAAAZHJzL2Rvd25yZXYueG1sRI9Ba8JA&#10;FITvgv9heUJvumlpVaKraIsgiAdTofX2yD6T0OzbkH3VtL++Kwg9DjPzDTNfdq5WF2pD5dnA4ygB&#10;RZx7W3Fh4Pi+GU5BBUG2WHsmAz8UYLno9+aYWn/lA10yKVSEcEjRQCnSpFqHvCSHYeQb4uidfetQ&#10;omwLbVu8Rrir9VOSjLXDiuNCiQ29lpR/Zd/OQLZzvvtcT0/P+cfvcceJyPltb8zDoFvNQAl18h++&#10;t7fWwMtkArcz8QjoxR8AAAD//wMAUEsBAi0AFAAGAAgAAAAhANvh9svuAAAAhQEAABMAAAAAAAAA&#10;AAAAAAAAAAAAAFtDb250ZW50X1R5cGVzXS54bWxQSwECLQAUAAYACAAAACEAWvQsW78AAAAVAQAA&#10;CwAAAAAAAAAAAAAAAAAfAQAAX3JlbHMvLnJlbHNQSwECLQAUAAYACAAAACEA0UOBcMYAAADcAAAA&#10;DwAAAAAAAAAAAAAAAAAHAgAAZHJzL2Rvd25yZXYueG1sUEsFBgAAAAADAAMAtwAAAPoCAAAAAA==&#10;" strokecolor="#e76bf3" strokeweight="1pt"/>
                <v:rect id="Rectangle 68" o:spid="_x0000_s1088" style="position:absolute;left:44838;top:22082;width:2270;height:7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u9bJxQAAANwAAAAPAAAAZHJzL2Rvd25yZXYueG1sRI9PawIx&#10;FMTvhX6H8AreatJaV3c1ShEEofbQVfD62Lz9g5uX7Sbq9ts3QqHHYWZ+wyzXg23FlXrfONbwMlYg&#10;iAtnGq40HA/b5zkIH5ANto5Jww95WK8eH5aYGXfjL7rmoRIRwj5DDXUIXSalL2qy6MeuI45e6XqL&#10;Icq+kqbHW4TbVr4qlUiLDceFGjva1FSc84vVgMmb+f4sJ/vDxyXBtBrUdnpSWo+ehvcFiEBD+A//&#10;tXdGw3SWwv1MPAJy9QsAAP//AwBQSwECLQAUAAYACAAAACEA2+H2y+4AAACFAQAAEwAAAAAAAAAA&#10;AAAAAAAAAAAAW0NvbnRlbnRfVHlwZXNdLnhtbFBLAQItABQABgAIAAAAIQBa9CxbvwAAABUBAAAL&#10;AAAAAAAAAAAAAAAAAB8BAABfcmVscy8ucmVsc1BLAQItABQABgAIAAAAIQChu9bJxQAAANwAAAAP&#10;AAAAAAAAAAAAAAAAAAcCAABkcnMvZG93bnJldi54bWxQSwUGAAAAAAMAAwC3AAAA+QIAAAAA&#10;" stroked="f"/>
                <v:shape id="Freeform 69" o:spid="_x0000_s1089" style="position:absolute;left:44838;top:22082;width:2270;height:7667;visibility:visible;mso-wrap-style:square;v-text-anchor:top" coordsize="35,11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fJEXwQAAANwAAAAPAAAAZHJzL2Rvd25yZXYueG1sRE/Pa8Iw&#10;FL4P9j+EN9htpttUpBplCJMNL1r1/mhem2LzUpLYdv/9chA8fny/V5vRtqInHxrHCt4nGQji0umG&#10;awXn0/fbAkSIyBpbx6TgjwJs1s9PK8y1G/hIfRFrkUI45KjAxNjlUobSkMUwcR1x4irnLcYEfS21&#10;xyGF21Z+ZNlcWmw4NRjsaGuovBY3q2BwWzOVRfW5a6vD5Xe27/deV0q9voxfSxCRxvgQ390/WsFs&#10;keanM+kIyPU/AAAA//8DAFBLAQItABQABgAIAAAAIQDb4fbL7gAAAIUBAAATAAAAAAAAAAAAAAAA&#10;AAAAAABbQ29udGVudF9UeXBlc10ueG1sUEsBAi0AFAAGAAgAAAAhAFr0LFu/AAAAFQEAAAsAAAAA&#10;AAAAAAAAAAAAHwEAAF9yZWxzLy5yZWxzUEsBAi0AFAAGAAgAAAAhANt8kRfBAAAA3AAAAA8AAAAA&#10;AAAAAAAAAAAABwIAAGRycy9kb3ducmV2LnhtbFBLBQYAAAAAAwADALcAAAD1AgAAAAA=&#10;" path="m,l,119r35,l35,,,,,e" filled="f" strokecolor="#e76bf3" strokeweight="1pt">
                  <v:stroke endcap="round"/>
                  <v:path arrowok="t" o:connecttype="custom" o:connectlocs="0,0;0,766763;227013,766763;227013,0;0,0;0,0" o:connectangles="0,0,0,0,0,0"/>
                </v:shape>
                <v:line id="Line 70" o:spid="_x0000_s1090" style="position:absolute;visibility:visible;mso-wrap-style:square" from="44838,29622" to="47108,296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TnF1vwAAANwAAAAPAAAAZHJzL2Rvd25yZXYueG1sRI9RCwFB&#10;FIXflf8wXeWNWYq0DEkppMT6Abeda3fZubPtDJZfb5TyeDrnfKczWzSmFA+qXWFZwaAfgSBOrS44&#10;U3BO1r0JCOeRNZaWScGLHCzm7dYMY22ffKTHyWciQNjFqCD3voqldGlOBl3fVsTBu9jaoA+yzqSu&#10;8RngppTDKBpLgwWHhRwrWuWU3k53o+BdLilJtvrq3gfa+T3exns8K9XtNMspCE+N/4d/7Y1WMJoM&#10;4HsmHAE5/wAAAP//AwBQSwECLQAUAAYACAAAACEA2+H2y+4AAACFAQAAEwAAAAAAAAAAAAAAAAAA&#10;AAAAW0NvbnRlbnRfVHlwZXNdLnhtbFBLAQItABQABgAIAAAAIQBa9CxbvwAAABUBAAALAAAAAAAA&#10;AAAAAAAAAB8BAABfcmVscy8ucmVsc1BLAQItABQABgAIAAAAIQDnTnF1vwAAANwAAAAPAAAAAAAA&#10;AAAAAAAAAAcCAABkcnMvZG93bnJldi54bWxQSwUGAAAAAAMAAwC3AAAA8wIAAAAA&#10;" strokecolor="#e76bf3" strokeweight="2pt"/>
                <v:line id="Line 71" o:spid="_x0000_s1091" style="position:absolute;flip:y;visibility:visible;mso-wrap-style:square" from="50458,26209" to="50458,2846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FCb0xAAAANwAAAAPAAAAZHJzL2Rvd25yZXYueG1sRI9PawIx&#10;FMTvhX6H8Aq91ayKErZGEUH0IuK6F2+Pzds/dPOyJKluv30jFHocZuY3zGoz2l7cyYfOsYbpJANB&#10;XDnTcaOhvO4/FIgQkQ32jknDDwXYrF9fVpgb9+AL3YvYiAThkKOGNsYhlzJULVkMEzcQJ6923mJM&#10;0jfSeHwkuO3lLMuW0mLHaaHFgXYtVV/Ft9Vw3tW4j6e58sebqov57aDKA2v9/jZuP0FEGuN/+K99&#10;NBoWagbPM+kIyPUvAAAA//8DAFBLAQItABQABgAIAAAAIQDb4fbL7gAAAIUBAAATAAAAAAAAAAAA&#10;AAAAAAAAAABbQ29udGVudF9UeXBlc10ueG1sUEsBAi0AFAAGAAgAAAAhAFr0LFu/AAAAFQEAAAsA&#10;AAAAAAAAAAAAAAAAHwEAAF9yZWxzLy5yZWxzUEsBAi0AFAAGAAgAAAAhABwUJvTEAAAA3AAAAA8A&#10;AAAAAAAAAAAAAAAABwIAAGRycy9kb3ducmV2LnhtbFBLBQYAAAAAAwADALcAAAD4AgAAAAA=&#10;" strokecolor="#ff62bc" strokeweight="1pt"/>
                <v:line id="Line 72" o:spid="_x0000_s1092" style="position:absolute;visibility:visible;mso-wrap-style:square" from="50458,31162" to="50458,3155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D8grwQAAANwAAAAPAAAAZHJzL2Rvd25yZXYueG1sRI9Bi8Iw&#10;FITvgv8hPMGbpuquSDWKKMKeFjaK50fybIvNS2lirf/eLCzscZiZb5jNrne16KgNlWcFs2kGgth4&#10;W3Gh4HI+TVYgQkS2WHsmBS8KsNsOBxvMrX/yD3U6FiJBOOSooIyxyaUMpiSHYeob4uTdfOswJtkW&#10;0rb4THBXy3mWLaXDitNCiQ0dSjJ3/XAK9OwQuo/v8/Vuur15Ha2OTmulxqN+vwYRqY//4b/2l1Xw&#10;uVrA75l0BOT2DQAA//8DAFBLAQItABQABgAIAAAAIQDb4fbL7gAAAIUBAAATAAAAAAAAAAAAAAAA&#10;AAAAAABbQ29udGVudF9UeXBlc10ueG1sUEsBAi0AFAAGAAgAAAAhAFr0LFu/AAAAFQEAAAsAAAAA&#10;AAAAAAAAAAAAHwEAAF9yZWxzLy5yZWxzUEsBAi0AFAAGAAgAAAAhAIEPyCvBAAAA3AAAAA8AAAAA&#10;AAAAAAAAAAAABwIAAGRycy9kb3ducmV2LnhtbFBLBQYAAAAAAwADALcAAAD1AgAAAAA=&#10;" strokecolor="#ff62bc" strokeweight="1pt"/>
                <v:rect id="Rectangle 73" o:spid="_x0000_s1093" style="position:absolute;left:49362;top:28463;width:2254;height:269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bwlwwwAAANwAAAAPAAAAZHJzL2Rvd25yZXYueG1sRI9Bi8Iw&#10;FITvgv8hPGFvmuyuFq1GkQVBUA/qwl4fzbMt27zUJmr990YQPA4z8w0zW7S2EldqfOlYw+dAgSDO&#10;nCk51/B7XPXHIHxANlg5Jg138rCYdzszTI278Z6uh5CLCGGfooYihDqV0mcFWfQDVxNH7+QaiyHK&#10;JpemwVuE20p+KZVIiyXHhQJr+iko+z9crAZMhua8O31vj5tLgpO8VavRn9L6o9cupyACteEdfrXX&#10;RsNoPITnmXgE5PwBAAD//wMAUEsBAi0AFAAGAAgAAAAhANvh9svuAAAAhQEAABMAAAAAAAAAAAAA&#10;AAAAAAAAAFtDb250ZW50X1R5cGVzXS54bWxQSwECLQAUAAYACAAAACEAWvQsW78AAAAVAQAACwAA&#10;AAAAAAAAAAAAAAAfAQAAX3JlbHMvLnJlbHNQSwECLQAUAAYACAAAACEAem8JcMMAAADcAAAADwAA&#10;AAAAAAAAAAAAAAAHAgAAZHJzL2Rvd25yZXYueG1sUEsFBgAAAAADAAMAtwAAAPcCAAAAAA==&#10;" stroked="f"/>
                <v:shape id="Freeform 74" o:spid="_x0000_s1094" style="position:absolute;left:49362;top:28463;width:2254;height:2699;visibility:visible;mso-wrap-style:square;v-text-anchor:top" coordsize="35,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jOl6xQAAANwAAAAPAAAAZHJzL2Rvd25yZXYueG1sRI9Pi8Iw&#10;FMTvgt8hPGFvmiooUo2yKyws7B78i9vbo3nbFJuX0mS1+umNIHgcZuY3zHzZ2kqcqfGlYwXDQQKC&#10;OHe65ELBfvfZn4LwAVlj5ZgUXMnDctHtzDHV7sIbOm9DISKEfYoKTAh1KqXPDVn0A1cTR+/PNRZD&#10;lE0hdYOXCLeVHCXJRFosOS4YrGllKD9t/62CHzNZX2+H75E8Zdnv8YN1tnZBqbde+z4DEagNr/Cz&#10;/aUVjKdjeJyJR0Au7gAAAP//AwBQSwECLQAUAAYACAAAACEA2+H2y+4AAACFAQAAEwAAAAAAAAAA&#10;AAAAAAAAAAAAW0NvbnRlbnRfVHlwZXNdLnhtbFBLAQItABQABgAIAAAAIQBa9CxbvwAAABUBAAAL&#10;AAAAAAAAAAAAAAAAAB8BAABfcmVscy8ucmVsc1BLAQItABQABgAIAAAAIQC/jOl6xQAAANwAAAAP&#10;AAAAAAAAAAAAAAAAAAcCAABkcnMvZG93bnJldi54bWxQSwUGAAAAAAMAAwC3AAAA+QIAAAAA&#10;" path="m,l,42r35,l35,,,,,e" filled="f" strokecolor="#ff62bc" strokeweight="1pt">
                  <v:stroke endcap="round"/>
                  <v:path arrowok="t" o:connecttype="custom" o:connectlocs="0,0;0,269875;225425,269875;225425,0;0,0;0,0" o:connectangles="0,0,0,0,0,0"/>
                </v:shape>
                <v:line id="Line 75" o:spid="_x0000_s1095" style="position:absolute;visibility:visible;mso-wrap-style:square" from="49362,30781" to="51616,3078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wumMvQAAANwAAAAPAAAAZHJzL2Rvd25yZXYueG1sRI/NCsIw&#10;EITvgu8QVvCmqYKi1ShFEbz68wBLs7alzaY2sa1vbwTB4zAz3zDbfW8q0VLjCssKZtMIBHFqdcGZ&#10;gvvtNFmBcB5ZY2WZFLzJwX43HGwx1rbjC7VXn4kAYRejgtz7OpbSpTkZdFNbEwfvYRuDPsgmk7rB&#10;LsBNJedRtJQGCw4LOdZ0yCktry+jwBfJm5LyXHUmLZ8mwrZbH6VS41GfbEB46v0//GuftYLFagnf&#10;M+EIyN0HAAD//wMAUEsBAi0AFAAGAAgAAAAhANvh9svuAAAAhQEAABMAAAAAAAAAAAAAAAAAAAAA&#10;AFtDb250ZW50X1R5cGVzXS54bWxQSwECLQAUAAYACAAAACEAWvQsW78AAAAVAQAACwAAAAAAAAAA&#10;AAAAAAAfAQAAX3JlbHMvLnJlbHNQSwECLQAUAAYACAAAACEAB8LpjL0AAADcAAAADwAAAAAAAAAA&#10;AAAAAAAHAgAAZHJzL2Rvd25yZXYueG1sUEsFBgAAAAADAAMAtwAAAPECAAAAAA==&#10;" strokecolor="#ff62bc" strokeweight="2pt"/>
                <v:rect id="Rectangle 76" o:spid="_x0000_s1096" style="position:absolute;left:2778;top:30648;width:4063;height:24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jtt9xgAAANwAAAAPAAAAZHJzL2Rvd25yZXYueG1sRI9Pa8JA&#10;FMTvhX6H5RW81Y0FbYzZiPQPeqxRUG+P7DMJZt+G7NbEfvpuoeBxmJnfMOlyMI24Uudqywom4wgE&#10;cWF1zaWC/e7zOQbhPLLGxjIpuJGDZfb4kGKibc9buua+FAHCLkEFlfdtIqUrKjLoxrYlDt7ZdgZ9&#10;kF0pdYd9gJtGvkTRTBqsOSxU2NJbRcUl/zYK1nG7Om7sT182H6f14eswf9/NvVKjp2G1AOFp8Pfw&#10;f3ujFUzjV/g7E46AzH4BAAD//wMAUEsBAi0AFAAGAAgAAAAhANvh9svuAAAAhQEAABMAAAAAAAAA&#10;AAAAAAAAAAAAAFtDb250ZW50X1R5cGVzXS54bWxQSwECLQAUAAYACAAAACEAWvQsW78AAAAVAQAA&#10;CwAAAAAAAAAAAAAAAAAfAQAAX3JlbHMvLnJlbHNQSwECLQAUAAYACAAAACEANo7bfcYAAADcAAAA&#10;DwAAAAAAAAAAAAAAAAAHAgAAZHJzL2Rvd25yZXYueG1sUEsFBgAAAAADAAMAtwAAAPoCAAAAAA==&#10;" filled="f" stroked="f">
                  <v:textbox inset="0,0,0,0">
                    <w:txbxContent>
                      <w:p w14:paraId="4ABAE844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-200</w:t>
                        </w:r>
                      </w:p>
                    </w:txbxContent>
                  </v:textbox>
                </v:rect>
                <v:rect id="Rectangle 77" o:spid="_x0000_s1097" style="position:absolute;left:2778;top:21700;width:4063;height:24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EU8PwQAAANwAAAAPAAAAZHJzL2Rvd25yZXYueG1sRE/LisIw&#10;FN0L/kO4gjtNFZTaMYr4QJeOCjq7S3OnLdPclCba6tebxYDLw3nPl60pxYNqV1hWMBpGIIhTqwvO&#10;FFzOu0EMwnlkjaVlUvAkB8tFtzPHRNuGv+lx8pkIIewSVJB7XyVSujQng25oK+LA/draoA+wzqSu&#10;sQnhppTjKJpKgwWHhhwrWueU/p3uRsE+rla3g301Wbn92V+P19nmPPNK9Xvt6guEp9Z/xP/ug1Yw&#10;icPacCYcAbl4AwAA//8DAFBLAQItABQABgAIAAAAIQDb4fbL7gAAAIUBAAATAAAAAAAAAAAAAAAA&#10;AAAAAABbQ29udGVudF9UeXBlc10ueG1sUEsBAi0AFAAGAAgAAAAhAFr0LFu/AAAAFQEAAAsAAAAA&#10;AAAAAAAAAAAAHwEAAF9yZWxzLy5yZWxzUEsBAi0AFAAGAAgAAAAhAEcRTw/BAAAA3AAAAA8AAAAA&#10;AAAAAAAAAAAABwIAAGRycy9kb3ducmV2LnhtbFBLBQYAAAAAAwADALcAAAD1AgAAAAA=&#10;" filled="f" stroked="f">
                  <v:textbox inset="0,0,0,0">
                    <w:txbxContent>
                      <w:p w14:paraId="20C7E760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-100</w:t>
                        </w:r>
                      </w:p>
                    </w:txbxContent>
                  </v:textbox>
                </v:rect>
                <v:rect id="Rectangle 78" o:spid="_x0000_s1098" style="position:absolute;left:4271;top:12817;width:1120;height:24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XeqUxQAAANwAAAAPAAAAZHJzL2Rvd25yZXYueG1sRI9Pa8JA&#10;FMTvgt9heYI33ShYkugq4h/0aLVgvT2yr0lo9m3Irib207uFQo/DzPyGWaw6U4kHNa60rGAyjkAQ&#10;Z1aXnCv4uOxHMQjnkTVWlknBkxyslv3eAlNtW36nx9nnIkDYpaig8L5OpXRZQQbd2NbEwfuyjUEf&#10;ZJNL3WAb4KaS0yh6kwZLDgsF1rQpKPs+342CQ1yvP4/2p82r3e1wPV2T7SXxSg0H3XoOwlPn/8N/&#10;7aNWMIsT+D0TjoBcvgAAAP//AwBQSwECLQAUAAYACAAAACEA2+H2y+4AAACFAQAAEwAAAAAAAAAA&#10;AAAAAAAAAAAAW0NvbnRlbnRfVHlwZXNdLnhtbFBLAQItABQABgAIAAAAIQBa9CxbvwAAABUBAAAL&#10;AAAAAAAAAAAAAAAAAB8BAABfcmVscy8ucmVsc1BLAQItABQABgAIAAAAIQAoXeqUxQAAANwAAAAP&#10;AAAAAAAAAAAAAAAAAAcCAABkcnMvZG93bnJldi54bWxQSwUGAAAAAAMAAwC3AAAA+QIAAAAA&#10;" filled="f" stroked="f">
                  <v:textbox inset="0,0,0,0">
                    <w:txbxContent>
                      <w:p w14:paraId="28A87DD9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0</w:t>
                        </w:r>
                      </w:p>
                    </w:txbxContent>
                  </v:textbox>
                </v:rect>
                <v:rect id="Rectangle 79" o:spid="_x0000_s1099" style="position:absolute;left:3112;top:3867;width:3342;height:247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vtXUwQAAANwAAAAPAAAAZHJzL2Rvd25yZXYueG1sRE/LisIw&#10;FN0L/kO4gjtNFRTbMYr4QJeOCjq7S3OnLdPclCba6tebxYDLw3nPl60pxYNqV1hWMBpGIIhTqwvO&#10;FFzOu8EMhPPIGkvLpOBJDpaLbmeOibYNf9Pj5DMRQtglqCD3vkqkdGlOBt3QVsSB+7W1QR9gnUld&#10;YxPCTSnHUTSVBgsODTlWtM4p/TvdjYL9rFrdDvbVZOX2Z389XuPNOfZK9Xvt6guEp9Z/xP/ug1Yw&#10;icP8cCYcAbl4AwAA//8DAFBLAQItABQABgAIAAAAIQDb4fbL7gAAAIUBAAATAAAAAAAAAAAAAAAA&#10;AAAAAABbQ29udGVudF9UeXBlc10ueG1sUEsBAi0AFAAGAAgAAAAhAFr0LFu/AAAAFQEAAAsAAAAA&#10;AAAAAAAAAAAAHwEAAF9yZWxzLy5yZWxzUEsBAi0AFAAGAAgAAAAhADy+1dTBAAAA3AAAAA8AAAAA&#10;AAAAAAAAAAAABwIAAGRycy9kb3ducmV2LnhtbFBLBQYAAAAAAwADALcAAAD1AgAAAAA=&#10;" filled="f" stroked="f">
                  <v:textbox inset="0,0,0,0">
                    <w:txbxContent>
                      <w:p w14:paraId="456BD9BB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100</w:t>
                        </w:r>
                      </w:p>
                    </w:txbxContent>
                  </v:textbox>
                </v:rect>
                <v:line id="Line 80" o:spid="_x0000_s1100" style="position:absolute;visibility:visible;mso-wrap-style:square" from="6865,31686" to="7198,316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NdYbxAAAANwAAAAPAAAAZHJzL2Rvd25yZXYueG1sRI/dasJA&#10;EIXvC32HZQre1Y2KJY2uUgL+gAia+gBDdkyC2dmwu9W0T+8KQi8P5+fjzJe9acWVnG8sKxgNExDE&#10;pdUNVwpO36v3FIQPyBpby6TglzwsF68vc8y0vfGRrkWoRBxhn6GCOoQuk9KXNRn0Q9sRR+9sncEQ&#10;paukdniL46aV4yT5kAYbjoQaO8prKi/Fj4ncPJ2smnz3Fw79Jh0XW9O6/VqpwVv/NQMRqA//4Wd7&#10;qxVMP0fwOBOPgFzcAQAA//8DAFBLAQItABQABgAIAAAAIQDb4fbL7gAAAIUBAAATAAAAAAAAAAAA&#10;AAAAAAAAAABbQ29udGVudF9UeXBlc10ueG1sUEsBAi0AFAAGAAgAAAAhAFr0LFu/AAAAFQEAAAsA&#10;AAAAAAAAAAAAAAAAHwEAAF9yZWxzLy5yZWxzUEsBAi0AFAAGAAgAAAAhAIo11hvEAAAA3AAAAA8A&#10;AAAAAAAAAAAAAAAABwIAAGRycy9kb3ducmV2LnhtbFBLBQYAAAAAAwADALcAAAD4AgAAAAA=&#10;" strokecolor="#333" strokeweight=".5pt"/>
                <v:line id="Line 81" o:spid="_x0000_s1101" style="position:absolute;visibility:visible;mso-wrap-style:square" from="6865,22733" to="7198,2273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50hsxAAAANwAAAAPAAAAZHJzL2Rvd25yZXYueG1sRI/fasIw&#10;FMbvB75DOMLuZmrHRq1GkYKbMAZafYBDc2yLzUlJolaffhkMdvnx/fnxLVaD6cSVnG8tK5hOEhDE&#10;ldUt1wqOh81LBsIHZI2dZVJwJw+r5ehpgbm2N97TtQy1iCPsc1TQhNDnUvqqIYN+Ynvi6J2sMxii&#10;dLXUDm9x3HQyTZJ3abDlSGiwp6Kh6lxeTOQW2eumLb4eYTd8Zmm5NZ37/lDqeTys5yACDeE//Nfe&#10;agVvsxR+z8QjIJc/AAAA//8DAFBLAQItABQABgAIAAAAIQDb4fbL7gAAAIUBAAATAAAAAAAAAAAA&#10;AAAAAAAAAABbQ29udGVudF9UeXBlc10ueG1sUEsBAi0AFAAGAAgAAAAhAFr0LFu/AAAAFQEAAAsA&#10;AAAAAAAAAAAAAAAAHwEAAF9yZWxzLy5yZWxzUEsBAi0AFAAGAAgAAAAhAHrnSGzEAAAA3AAAAA8A&#10;AAAAAAAAAAAAAAAABwIAAGRycy9kb3ducmV2LnhtbFBLBQYAAAAAAwADALcAAAD4AgAAAAA=&#10;" strokecolor="#333" strokeweight=".5pt"/>
                <v:line id="Line 82" o:spid="_x0000_s1102" style="position:absolute;visibility:visible;mso-wrap-style:square" from="6865,13843" to="7198,138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q+33xAAAANwAAAAPAAAAZHJzL2Rvd25yZXYueG1sRI/fasIw&#10;FMbvB3uHcAa7m+kUR1eNMgo6QQTtfIBDc2yLzUlJolaf3gjCLj++Pz++6bw3rTiT841lBZ+DBARx&#10;aXXDlYL93+IjBeEDssbWMim4kof57PVlipm2F97RuQiViCPsM1RQh9BlUvqyJoN+YDvi6B2sMxii&#10;dJXUDi9x3LRymCRf0mDDkVBjR3lN5bE4mcjN09Giyde3sO1/02GxMq3bLJV6f+t/JiAC9eE//Gyv&#10;tILx9wgeZ+IRkLM7AAAA//8DAFBLAQItABQABgAIAAAAIQDb4fbL7gAAAIUBAAATAAAAAAAAAAAA&#10;AAAAAAAAAABbQ29udGVudF9UeXBlc10ueG1sUEsBAi0AFAAGAAgAAAAhAFr0LFu/AAAAFQEAAAsA&#10;AAAAAAAAAAAAAAAAHwEAAF9yZWxzLy5yZWxzUEsBAi0AFAAGAAgAAAAhABWr7ffEAAAA3AAAAA8A&#10;AAAAAAAAAAAAAAAABwIAAGRycy9kb3ducmV2LnhtbFBLBQYAAAAAAwADALcAAAD4AgAAAAA=&#10;" strokecolor="#333" strokeweight=".5pt"/>
                <v:line id="Line 83" o:spid="_x0000_s1103" style="position:absolute;visibility:visible;mso-wrap-style:square" from="6865,4889" to="7198,48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nWDxAAAANwAAAAPAAAAZHJzL2Rvd25yZXYueG1sRI/fasIw&#10;FMbvBd8hnIF3Np2bo+uMIgWdIILr9gCH5qwta05Kkmm3pzeC4OXH9+fHt1gNphMncr61rOAxSUEQ&#10;V1a3XCv4+txMMxA+IGvsLJOCP/KwWo5HC8y1PfMHncpQizjCPkcFTQh9LqWvGjLoE9sTR+/bOoMh&#10;SldL7fAcx00nZ2n6Ig22HAkN9lQ0VP2UvyZyi+xp0xb7/3Ac3rNZuTOdO2yVmjwM6zcQgYZwD9/a&#10;O61g/voM1zPxCMjlBQAA//8DAFBLAQItABQABgAIAAAAIQDb4fbL7gAAAIUBAAATAAAAAAAAAAAA&#10;AAAAAAAAAABbQ29udGVudF9UeXBlc10ueG1sUEsBAi0AFAAGAAgAAAAhAFr0LFu/AAAAFQEAAAsA&#10;AAAAAAAAAAAAAAAAHwEAAF9yZWxzLy5yZWxzUEsBAi0AFAAGAAgAAAAhAJpCdYPEAAAA3AAAAA8A&#10;AAAAAAAAAAAAAAAABwIAAGRycy9kb3ducmV2LnhtbFBLBQYAAAAAAwADALcAAAD4AgAAAAA=&#10;" strokecolor="#333" strokeweight=".5pt"/>
                <v:line id="Line 84" o:spid="_x0000_s1104" style="position:absolute;flip:y;visibility:visible;mso-wrap-style:square" from="9913,35607" to="9913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qVXnxwAAANwAAAAPAAAAZHJzL2Rvd25yZXYueG1sRI9BT8JA&#10;FITvJvyHzSPxJluJRa0shBCMcjCGqpyf3Ufb0H1bdpdS/r1LQuJxMjPfZKbz3jSiI+drywruRwkI&#10;4sLqmksF31+vd08gfEDW2FgmBWfyMJ8NbqaYaXviDXV5KEWEsM9QQRVCm0npi4oM+pFtiaO3s85g&#10;iNKVUjs8Rbhp5DhJJtJgzXGhwpaWFRX7/GgUvB0ePstj6teT/Ge7e+y2brX5+FXqdtgvXkAE6sN/&#10;+Np+1wrS5xQuZ+IRkLM/AAAA//8DAFBLAQItABQABgAIAAAAIQDb4fbL7gAAAIUBAAATAAAAAAAA&#10;AAAAAAAAAAAAAABbQ29udGVudF9UeXBlc10ueG1sUEsBAi0AFAAGAAgAAAAhAFr0LFu/AAAAFQEA&#10;AAsAAAAAAAAAAAAAAAAAHwEAAF9yZWxzLy5yZWxzUEsBAi0AFAAGAAgAAAAhAPapVefHAAAA3AAA&#10;AA8AAAAAAAAAAAAAAAAABwIAAGRycy9kb3ducmV2LnhtbFBLBQYAAAAAAwADALcAAAD7AgAAAAA=&#10;" strokecolor="#333" strokeweight=".5pt"/>
                <v:line id="Line 85" o:spid="_x0000_s1105" style="position:absolute;flip:y;visibility:visible;mso-wrap-style:square" from="14421,35607" to="14421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e8uQxwAAANwAAAAPAAAAZHJzL2Rvd25yZXYueG1sRI9BT8JA&#10;FITvJv6HzTPxJluMFCwshBiMejCGIpwf3Ufb0H1bdpdS/71rYsJxMjPfZGaL3jSiI+drywqGgwQE&#10;cWF1zaWC783rwwSED8gaG8uk4Ic8LOa3NzPMtL3wmro8lCJC2GeooAqhzaT0RUUG/cC2xNE7WGcw&#10;ROlKqR1eItw08jFJUmmw5rhQYUsvFRXH/GwUvJ2evsrzyH+k+XZ3GHc7t1p/7pW6v+uXUxCB+nAN&#10;/7fftYLRcwp/Z+IRkPNfAAAA//8DAFBLAQItABQABgAIAAAAIQDb4fbL7gAAAIUBAAATAAAAAAAA&#10;AAAAAAAAAAAAAABbQ29udGVudF9UeXBlc10ueG1sUEsBAi0AFAAGAAgAAAAhAFr0LFu/AAAAFQEA&#10;AAsAAAAAAAAAAAAAAAAAHwEAAF9yZWxzLy5yZWxzUEsBAi0AFAAGAAgAAAAhAAZ7y5DHAAAA3AAA&#10;AA8AAAAAAAAAAAAAAAAABwIAAGRycy9kb3ducmV2LnhtbFBLBQYAAAAAAwADALcAAAD7AgAAAAA=&#10;" strokecolor="#333" strokeweight=".5pt"/>
                <v:line id="Line 86" o:spid="_x0000_s1106" style="position:absolute;flip:y;visibility:visible;mso-wrap-style:square" from="18946,35607" to="18946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N24LxwAAANwAAAAPAAAAZHJzL2Rvd25yZXYueG1sRI9Ba8JA&#10;FITvBf/D8oTe6kap2qauIqViPYiYtp5fs88kmH2b7q4x/vtuQehxmJlvmNmiM7VoyfnKsoLhIAFB&#10;nFtdcaHg82P18ATCB2SNtWVScCUPi3nvboapthfeU5uFQkQI+xQVlCE0qZQ+L8mgH9iGOHpH6wyG&#10;KF0htcNLhJtajpJkIg1WHBdKbOi1pPyUnY2C9c/jrjiP/WaSfR2O0/bg3vbbb6Xu+93yBUSgLvyH&#10;b+13rWD8PIW/M/EIyPkvAAAA//8DAFBLAQItABQABgAIAAAAIQDb4fbL7gAAAIUBAAATAAAAAAAA&#10;AAAAAAAAAAAAAABbQ29udGVudF9UeXBlc10ueG1sUEsBAi0AFAAGAAgAAAAhAFr0LFu/AAAAFQEA&#10;AAsAAAAAAAAAAAAAAAAAHwEAAF9yZWxzLy5yZWxzUEsBAi0AFAAGAAgAAAAhAGk3bgvHAAAA3AAA&#10;AA8AAAAAAAAAAAAAAAAABwIAAGRycy9kb3ducmV2LnhtbFBLBQYAAAAAAwADALcAAAD7AgAAAAA=&#10;" strokecolor="#333" strokeweight=".5pt"/>
                <v:line id="Line 87" o:spid="_x0000_s1107" style="position:absolute;flip:y;visibility:visible;mso-wrap-style:square" from="23407,35607" to="23407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qPp5wwAAANwAAAAPAAAAZHJzL2Rvd25yZXYueG1sRE/PT8Iw&#10;FL6T8D80j4SbdBpAmRRiDEY8EMMEzo/1sS2ur6MtY/739GDC8cv3e77sTC1acr6yrOBxlIAgzq2u&#10;uFCw+/l4eAHhA7LG2jIp+CMPy0W/N8dU2ytvqc1CIWII+xQVlCE0qZQ+L8mgH9mGOHIn6wyGCF0h&#10;tcNrDDe1fEqSqTRYcWwosaH3kvLf7GIUfJ7H38Vl4r+m2f5wem4PbrXdHJUaDrq3VxCBunAX/7vX&#10;WsFkFtfGM/EIyMUNAAD//wMAUEsBAi0AFAAGAAgAAAAhANvh9svuAAAAhQEAABMAAAAAAAAAAAAA&#10;AAAAAAAAAFtDb250ZW50X1R5cGVzXS54bWxQSwECLQAUAAYACAAAACEAWvQsW78AAAAVAQAACwAA&#10;AAAAAAAAAAAAAAAfAQAAX3JlbHMvLnJlbHNQSwECLQAUAAYACAAAACEAGKj6ecMAAADcAAAADwAA&#10;AAAAAAAAAAAAAAAHAgAAZHJzL2Rvd25yZXYueG1sUEsFBgAAAAADAAMAtwAAAPcCAAAAAA==&#10;" strokecolor="#333" strokeweight=".5pt"/>
                <v:line id="Line 88" o:spid="_x0000_s1108" style="position:absolute;flip:y;visibility:visible;mso-wrap-style:square" from="27915,35607" to="27915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5F/ixwAAANwAAAAPAAAAZHJzL2Rvd25yZXYueG1sRI9BT8JA&#10;FITvJP6HzTPxRrcYQSksxBgNeCCGgpyf3Ufb2H1bd5dS/r1LYuJxMjPfZObL3jSiI+drywpGSQqC&#10;uLC65lLBfvc2fALhA7LGxjIpuJCH5eJmMMdM2zNvqctDKSKEfYYKqhDaTEpfVGTQJ7Yljt7ROoMh&#10;SldK7fAc4aaR92k6kQZrjgsVtvRSUfGdn4yC1c/DR3ka+/dJ/nk4PnYH97rdfCl1d9s/z0AE6sN/&#10;+K+91grG0ylcz8QjIBe/AAAA//8DAFBLAQItABQABgAIAAAAIQDb4fbL7gAAAIUBAAATAAAAAAAA&#10;AAAAAAAAAAAAAABbQ29udGVudF9UeXBlc10ueG1sUEsBAi0AFAAGAAgAAAAhAFr0LFu/AAAAFQEA&#10;AAsAAAAAAAAAAAAAAAAAHwEAAF9yZWxzLy5yZWxzUEsBAi0AFAAGAAgAAAAhAHfkX+LHAAAA3AAA&#10;AA8AAAAAAAAAAAAAAAAABwIAAGRycy9kb3ducmV2LnhtbFBLBQYAAAAAAwADALcAAAD7AgAAAAA=&#10;" strokecolor="#333" strokeweight=".5pt"/>
                <v:line id="Line 89" o:spid="_x0000_s1109" style="position:absolute;flip:y;visibility:visible;mso-wrap-style:square" from="32439,35607" to="32439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8QKEwwAAANwAAAAPAAAAZHJzL2Rvd25yZXYueG1sRE/Pa8Iw&#10;FL4P/B/CE7zN1KHd6IwyxoZ6GGKnnt+aZ1tsXrok1vrfm8Ngx4/v93zZm0Z05HxtWcFknIAgLqyu&#10;uVSw//58fAHhA7LGxjIpuJGH5WLwMMdM2yvvqMtDKWII+wwVVCG0mZS+qMigH9uWOHIn6wyGCF0p&#10;tcNrDDeNfEqSVBqsOTZU2NJ7RcU5vxgFq9/ptrzM/CbND8fTc3d0H7uvH6VGw/7tFUSgPvyL/9xr&#10;rSBN4vx4Jh4BubgDAAD//wMAUEsBAi0AFAAGAAgAAAAhANvh9svuAAAAhQEAABMAAAAAAAAAAAAA&#10;AAAAAAAAAFtDb250ZW50X1R5cGVzXS54bWxQSwECLQAUAAYACAAAACEAWvQsW78AAAAVAQAACwAA&#10;AAAAAAAAAAAAAAAfAQAAX3JlbHMvLnJlbHNQSwECLQAUAAYACAAAACEA1fEChMMAAADcAAAADwAA&#10;AAAAAAAAAAAAAAAHAgAAZHJzL2Rvd25yZXYueG1sUEsFBgAAAAADAAMAtwAAAPcCAAAAAA==&#10;" strokecolor="#333" strokeweight=".5pt"/>
                <v:line id="Line 90" o:spid="_x0000_s1110" style="position:absolute;flip:y;visibility:visible;mso-wrap-style:square" from="36964,35607" to="36964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vacfxgAAANwAAAAPAAAAZHJzL2Rvd25yZXYueG1sRI9Ba8JA&#10;FITvhf6H5RV6qxuljSW6ikhL66GIqXp+Zp9JMPs23V1j/PfdQsHjMDPfMNN5bxrRkfO1ZQXDQQKC&#10;uLC65lLB9vv96RWED8gaG8uk4Eoe5rP7uylm2l54Q10eShEh7DNUUIXQZlL6oiKDfmBb4ugdrTMY&#10;onSl1A4vEW4aOUqSVBqsOS5U2NKyouKUn42Cj5/ndXl+8as03+2P427v3jZfB6UeH/rFBESgPtzC&#10;/+1PrSBNhvB3Jh4BOfsFAAD//wMAUEsBAi0AFAAGAAgAAAAhANvh9svuAAAAhQEAABMAAAAAAAAA&#10;AAAAAAAAAAAAAFtDb250ZW50X1R5cGVzXS54bWxQSwECLQAUAAYACAAAACEAWvQsW78AAAAVAQAA&#10;CwAAAAAAAAAAAAAAAAAfAQAAX3JlbHMvLnJlbHNQSwECLQAUAAYACAAAACEAur2nH8YAAADcAAAA&#10;DwAAAAAAAAAAAAAAAAAHAgAAZHJzL2Rvd25yZXYueG1sUEsFBgAAAAADAAMAtwAAAPoCAAAAAA==&#10;" strokecolor="#333" strokeweight=".5pt"/>
                <v:line id="Line 91" o:spid="_x0000_s1111" style="position:absolute;flip:y;visibility:visible;mso-wrap-style:square" from="41488,35607" to="41488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bzloxgAAANwAAAAPAAAAZHJzL2Rvd25yZXYueG1sRI9Ba8JA&#10;FITvBf/D8gre6qZSY0ldpRSLeihi2np+zT6TYPZt3F1j/PfdQsHjMDPfMLNFbxrRkfO1ZQWPowQE&#10;cWF1zaWCr8/3h2cQPiBrbCyTgit5WMwHdzPMtL3wjro8lCJC2GeooAqhzaT0RUUG/ci2xNE7WGcw&#10;ROlKqR1eItw0cpwkqTRYc1yosKW3iopjfjYKVqenbXme+E2af+8P027vlruPH6WG9/3rC4hAfbiF&#10;/9trrSBNxvB3Jh4BOf8FAAD//wMAUEsBAi0AFAAGAAgAAAAhANvh9svuAAAAhQEAABMAAAAAAAAA&#10;AAAAAAAAAAAAAFtDb250ZW50X1R5cGVzXS54bWxQSwECLQAUAAYACAAAACEAWvQsW78AAAAVAQAA&#10;CwAAAAAAAAAAAAAAAAAfAQAAX3JlbHMvLnJlbHNQSwECLQAUAAYACAAAACEASm85aMYAAADcAAAA&#10;DwAAAAAAAAAAAAAAAAAHAgAAZHJzL2Rvd25yZXYueG1sUEsFBgAAAAADAAMAtwAAAPoCAAAAAA==&#10;" strokecolor="#333" strokeweight=".5pt"/>
                <v:line id="Line 92" o:spid="_x0000_s1112" style="position:absolute;flip:y;visibility:visible;mso-wrap-style:square" from="45933,35607" to="45933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I5zzxwAAANwAAAAPAAAAZHJzL2Rvd25yZXYueG1sRI9BT8JA&#10;FITvJvyHzTPxJltFqiksxBCMciCGqpwf3Ufb0H1bdpdS/r1LYuJxMjPfZKbz3jSiI+drywoehgkI&#10;4sLqmksF319v9y8gfEDW2FgmBRfyMJ8NbqaYaXvmDXV5KEWEsM9QQRVCm0npi4oM+qFtiaO3t85g&#10;iNKVUjs8R7hp5GOSpNJgzXGhwpYWFRWH/GQUvB+fPsvT2K/S/Ge7f+62brlZ75S6u+1fJyAC9eE/&#10;/Nf+0ArSZATXM/EIyNkvAAAA//8DAFBLAQItABQABgAIAAAAIQDb4fbL7gAAAIUBAAATAAAAAAAA&#10;AAAAAAAAAAAAAABbQ29udGVudF9UeXBlc10ueG1sUEsBAi0AFAAGAAgAAAAhAFr0LFu/AAAAFQEA&#10;AAsAAAAAAAAAAAAAAAAAHwEAAF9yZWxzLy5yZWxzUEsBAi0AFAAGAAgAAAAhACUjnPPHAAAA3AAA&#10;AA8AAAAAAAAAAAAAAAAABwIAAGRycy9kb3ducmV2LnhtbFBLBQYAAAAAAwADALcAAAD7AgAAAAA=&#10;" strokecolor="#333" strokeweight=".5pt"/>
                <v:line id="Line 93" o:spid="_x0000_s1113" style="position:absolute;flip:y;visibility:visible;mso-wrap-style:square" from="50458,35607" to="50458,3592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ygSHxgAAANwAAAAPAAAAZHJzL2Rvd25yZXYueG1sRI9Ba8JA&#10;FITvBf/D8gre6qaisaSuUopFPRQxbT2/Zp9JMPs23V1j/PfdQsHjMDPfMPNlbxrRkfO1ZQWPowQE&#10;cWF1zaWCz4+3hycQPiBrbCyTgit5WC4Gd3PMtL3wnro8lCJC2GeooAqhzaT0RUUG/ci2xNE7Wmcw&#10;ROlKqR1eItw0cpwkqTRYc1yosKXXiopTfjYK1j+TXXme+m2afx2Os+7gVvv3b6WG9/3LM4hAfbiF&#10;/9sbrSBNJvB3Jh4BufgFAAD//wMAUEsBAi0AFAAGAAgAAAAhANvh9svuAAAAhQEAABMAAAAAAAAA&#10;AAAAAAAAAAAAAFtDb250ZW50X1R5cGVzXS54bWxQSwECLQAUAAYACAAAACEAWvQsW78AAAAVAQAA&#10;CwAAAAAAAAAAAAAAAAAfAQAAX3JlbHMvLnJlbHNQSwECLQAUAAYACAAAACEAqsoEh8YAAADcAAAA&#10;DwAAAAAAAAAAAAAAAAAHAgAAZHJzL2Rvd25yZXYueG1sUEsFBgAAAAADAAMAtwAAAPoCAAAAAA==&#10;" strokecolor="#333" strokeweight=".5pt"/>
                <v:rect id="Rectangle 94" o:spid="_x0000_s1114" style="position:absolute;left:6183;top:37205;width:6037;height:2393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kMtixQAAANwAAAAPAAAAZHJzL2Rvd25yZXYueG1sRI/NawIx&#10;FMTvBf+H8ARvNVHQ6moUP6E99OAHqLfH5rm7uHlZNlHX/74pFHocZuY3zHTe2FI8qPaFYw29rgJB&#10;nDpTcKbheNi+j0D4gGywdEwaXuRhPmu9TTEx7sk7euxDJiKEfYIa8hCqREqf5mTRd11FHL2rqy2G&#10;KOtMmhqfEW5L2VdqKC0WHBdyrGiVU3rb360Gdf7+cJfT+qta0nlVbq7hvmvGWnfazWICIlAT/sN/&#10;7U+jYagG8HsmHgE5+wEAAP//AwBQSwECLQAUAAYACAAAACEA2+H2y+4AAACFAQAAEwAAAAAAAAAA&#10;AAAAAAAAAAAAW0NvbnRlbnRfVHlwZXNdLnhtbFBLAQItABQABgAIAAAAIQBa9CxbvwAAABUBAAAL&#10;AAAAAAAAAAAAAAAAAB8BAABfcmVscy8ucmVsc1BLAQItABQABgAIAAAAIQC5kMtixQAAANwAAAAP&#10;AAAAAAAAAAAAAAAAAAcCAABkcnMvZG93bnJldi54bWxQSwUGAAAAAAMAAwC3AAAA+QIAAAAA&#10;" filled="f" stroked="f">
                  <v:textbox inset="0,0,0,0">
                    <w:txbxContent>
                      <w:p w14:paraId="13D74C65" w14:textId="36A32F15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TY_S0</w:t>
                        </w:r>
                      </w:p>
                    </w:txbxContent>
                  </v:textbox>
                </v:rect>
                <v:rect id="Rectangle 95" o:spid="_x0000_s1115" style="position:absolute;left:10706;top:37208;width:6037;height:2393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QlUVxgAAANwAAAAPAAAAZHJzL2Rvd25yZXYueG1sRI9PawIx&#10;FMTvBb9DeIXealIPa103StUW6qEH10L19ti8/UM3L8sm6vrtTaHgcZiZ3zDZcrCtOFPvG8caXsYK&#10;BHHhTMOVhu/9x/MrCB+QDbaOScOVPCwXo4cMU+MuvKNzHioRIexT1FCH0KVS+qImi37sOuLola63&#10;GKLsK2l6vES4beVEqURabDgu1NjRuqbiNz9ZDerwNXXHn822W9Fh3b6X4bQbZlo/PQ5vcxCBhnAP&#10;/7c/jYZEJfB3Jh4BubgBAAD//wMAUEsBAi0AFAAGAAgAAAAhANvh9svuAAAAhQEAABMAAAAAAAAA&#10;AAAAAAAAAAAAAFtDb250ZW50X1R5cGVzXS54bWxQSwECLQAUAAYACAAAACEAWvQsW78AAAAVAQAA&#10;CwAAAAAAAAAAAAAAAAAfAQAAX3JlbHMvLnJlbHNQSwECLQAUAAYACAAAACEASUJVFcYAAADcAAAA&#10;DwAAAAAAAAAAAAAAAAAHAgAAZHJzL2Rvd25yZXYueG1sUEsFBgAAAAADAAMAtwAAAPoCAAAAAA==&#10;" filled="f" stroked="f">
                  <v:textbox inset="0,0,0,0">
                    <w:txbxContent>
                      <w:p w14:paraId="533CD4B8" w14:textId="123C8411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TY_S1</w:t>
                        </w:r>
                      </w:p>
                    </w:txbxContent>
                  </v:textbox>
                </v:rect>
                <v:rect id="Rectangle 96" o:spid="_x0000_s1116" style="position:absolute;left:15150;top:37201;width:6037;height:2385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DvCOxQAAANwAAAAPAAAAZHJzL2Rvd25yZXYueG1sRI9LiwIx&#10;EITvC/6H0IK3NdGDuqNRfIJ72IMPUG/NpJ0ZnHSGSdTx328WhD0WVfUVNZk1thQPqn3hWEOvq0AQ&#10;p84UnGk4HjafIxA+IBssHZOGF3mYTVsfE0yMe/KOHvuQiQhhn6CGPIQqkdKnOVn0XVcRR+/qaosh&#10;yjqTpsZnhNtS9pUaSIsFx4UcK1rmlN72d6tBnX+G7nJafVcLOi/L9TXcd82X1p12Mx+DCNSE//C7&#10;vTUaBmoIf2fiEZDTXwAAAP//AwBQSwECLQAUAAYACAAAACEA2+H2y+4AAACFAQAAEwAAAAAAAAAA&#10;AAAAAAAAAAAAW0NvbnRlbnRfVHlwZXNdLnhtbFBLAQItABQABgAIAAAAIQBa9CxbvwAAABUBAAAL&#10;AAAAAAAAAAAAAAAAAB8BAABfcmVscy8ucmVsc1BLAQItABQABgAIAAAAIQAmDvCOxQAAANwAAAAP&#10;AAAAAAAAAAAAAAAAAAcCAABkcnMvZG93bnJldi54bWxQSwUGAAAAAAMAAwC3AAAA+QIAAAAA&#10;" filled="f" stroked="f">
                  <v:textbox inset="0,0,0,0">
                    <w:txbxContent>
                      <w:p w14:paraId="6B7794F7" w14:textId="65874A5B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TY_S2</w:t>
                        </w:r>
                      </w:p>
                    </w:txbxContent>
                  </v:textbox>
                </v:rect>
                <v:rect id="Rectangle 97" o:spid="_x0000_s1117" style="position:absolute;left:19177;top:37201;width:7428;height:2385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kWT8wwAAANwAAAAPAAAAZHJzL2Rvd25yZXYueG1sRE89b8Iw&#10;EN0r8R+sQ+pW7HYINGBQG6hEBwYCEnQ7xUcSNT5HsRPSf18PlTo+ve/VZrSNGKjztWMNzzMFgrhw&#10;puZSw/n08bQA4QOywcYxafghD5v15GGFqXF3PtKQh1LEEPYpaqhCaFMpfVGRRT9zLXHkbq6zGCLs&#10;Smk6vMdw28gXpRJpsebYUGFLWUXFd95bDep6mLuvy/azfadr1uxuoT+Or1o/Tse3JYhAY/gX/7n3&#10;RkOi4tp4Jh4Buf4FAAD//wMAUEsBAi0AFAAGAAgAAAAhANvh9svuAAAAhQEAABMAAAAAAAAAAAAA&#10;AAAAAAAAAFtDb250ZW50X1R5cGVzXS54bWxQSwECLQAUAAYACAAAACEAWvQsW78AAAAVAQAACwAA&#10;AAAAAAAAAAAAAAAfAQAAX3JlbHMvLnJlbHNQSwECLQAUAAYACAAAACEAV5Fk/MMAAADcAAAADwAA&#10;AAAAAAAAAAAAAAAHAgAAZHJzL2Rvd25yZXYueG1sUEsFBgAAAAADAAMAtwAAAPcCAAAAAA==&#10;" filled="f" stroked="f">
                  <v:textbox inset="0,0,0,0">
                    <w:txbxContent>
                      <w:p w14:paraId="794EE31C" w14:textId="12CFAECF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TY_BS1</w:t>
                        </w:r>
                      </w:p>
                    </w:txbxContent>
                  </v:textbox>
                </v:rect>
                <v:rect id="Rectangle 98" o:spid="_x0000_s1118" style="position:absolute;left:23700;top:37201;width:7428;height:2385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3cFnxQAAANwAAAAPAAAAZHJzL2Rvd25yZXYueG1sRI9LiwIx&#10;EITvC/6H0IK3NdGDj9EoPsE9ePAB6q2ZtDODk84wiTr77zcLC3ssquorajpvbCleVPvCsYZeV4Eg&#10;Tp0pONNwPm0/RyB8QDZYOiYN3+RhPmt9TDEx7s0Heh1DJiKEfYIa8hCqREqf5mTRd11FHL27qy2G&#10;KOtMmhrfEW5L2VdqIC0WHBdyrGiVU/o4Pq0Gdd0P3e2y/qqWdF2Vm3t4Hpqx1p12s5iACNSE//Bf&#10;e2c0DNQYfs/EIyBnPwAAAP//AwBQSwECLQAUAAYACAAAACEA2+H2y+4AAACFAQAAEwAAAAAAAAAA&#10;AAAAAAAAAAAAW0NvbnRlbnRfVHlwZXNdLnhtbFBLAQItABQABgAIAAAAIQBa9CxbvwAAABUBAAAL&#10;AAAAAAAAAAAAAAAAAB8BAABfcmVscy8ucmVsc1BLAQItABQABgAIAAAAIQA43cFnxQAAANwAAAAP&#10;AAAAAAAAAAAAAAAAAAcCAABkcnMvZG93bnJldi54bWxQSwUGAAAAAAMAAwC3AAAA+QIAAAAA&#10;" filled="f" stroked="f">
                  <v:textbox inset="0,0,0,0">
                    <w:txbxContent>
                      <w:p w14:paraId="553F9136" w14:textId="4472071A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TY_BS2</w:t>
                        </w:r>
                      </w:p>
                    </w:txbxContent>
                  </v:textbox>
                </v:rect>
                <v:rect id="Rectangle 99" o:spid="_x0000_s1119" style="position:absolute;left:28869;top:37203;width:6149;height:2394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Pv4nwwAAANwAAAAPAAAAZHJzL2Rvd25yZXYueG1sRE+7bsIw&#10;FN0r8Q/WRWJrHBgoTTGIp9QODKSVmm5X8SWJiK+j2CTh7/FQifHovJfrwdSio9ZVlhVMoxgEcW51&#10;xYWCn+/j6wKE88gaa8uk4E4O1qvRyxITbXs+U5f6QoQQdgkqKL1vEildXpJBF9mGOHAX2xr0AbaF&#10;1C32IdzUchbHc2mw4tBQYkO7kvJrejMK4uz0Zv9+91/NlrJdfbj423l4V2oyHjYfIDwN/in+d39q&#10;BfNpmB/OhCMgVw8AAAD//wMAUEsBAi0AFAAGAAgAAAAhANvh9svuAAAAhQEAABMAAAAAAAAAAAAA&#10;AAAAAAAAAFtDb250ZW50X1R5cGVzXS54bWxQSwECLQAUAAYACAAAACEAWvQsW78AAAAVAQAACwAA&#10;AAAAAAAAAAAAAAAfAQAAX3JlbHMvLnJlbHNQSwECLQAUAAYACAAAACEALD7+J8MAAADcAAAADwAA&#10;AAAAAAAAAAAAAAAHAgAAZHJzL2Rvd25yZXYueG1sUEsFBgAAAAADAAMAtwAAAPcCAAAAAA==&#10;" filled="f" stroked="f">
                  <v:textbox inset="0,0,0,0">
                    <w:txbxContent>
                      <w:p w14:paraId="1D2D355F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BH_S0</w:t>
                        </w:r>
                      </w:p>
                    </w:txbxContent>
                  </v:textbox>
                </v:rect>
                <v:rect id="Rectangle 100" o:spid="_x0000_s1120" style="position:absolute;left:33376;top:37203;width:6150;height:2394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clu8xgAAANwAAAAPAAAAZHJzL2Rvd25yZXYueG1sRI9Ba8JA&#10;FITvgv9heYXezCY9aBtdpdoW2oOHRMH09sg+k9Ds25BdTfz3XaHQ4zAz3zCrzWhacaXeNZYVJFEM&#10;gri0uuFKwfHwMXsG4TyyxtYyKbiRg816Ollhqu3AGV1zX4kAYZeigtr7LpXSlTUZdJHtiIN3tr1B&#10;H2RfSd3jEOCmlU9xPJcGGw4LNXa0q6n8yS9GQVzsF/b79PbVbanYte9nf8nGF6UeH8bXJQhPo/8P&#10;/7U/tYJ5ksD9TDgCcv0LAAD//wMAUEsBAi0AFAAGAAgAAAAhANvh9svuAAAAhQEAABMAAAAAAAAA&#10;AAAAAAAAAAAAAFtDb250ZW50X1R5cGVzXS54bWxQSwECLQAUAAYACAAAACEAWvQsW78AAAAVAQAA&#10;CwAAAAAAAAAAAAAAAAAfAQAAX3JlbHMvLnJlbHNQSwECLQAUAAYACAAAACEAQ3JbvMYAAADcAAAA&#10;DwAAAAAAAAAAAAAAAAAHAgAAZHJzL2Rvd25yZXYueG1sUEsFBgAAAAADAAMAtwAAAPoCAAAAAA==&#10;" filled="f" stroked="f">
                  <v:textbox inset="0,0,0,0">
                    <w:txbxContent>
                      <w:p w14:paraId="49908601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BH_S1</w:t>
                        </w:r>
                      </w:p>
                    </w:txbxContent>
                  </v:textbox>
                </v:rect>
                <v:rect id="Rectangle 101" o:spid="_x0000_s1121" style="position:absolute;left:37899;top:37203;width:6150;height:2394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oMXLxAAAANwAAAAPAAAAZHJzL2Rvd25yZXYueG1sRI9Lq8Iw&#10;FIT3gv8hHMGdprrwajWKT9DFXfgAdXdojm2xOSlN1N5/by4ILoeZ+YaZzGpTiCdVLresoNeNQBAn&#10;VuecKjgdN50hCOeRNRaWScEfOZhNm40Jxtq+eE/Pg09FgLCLUUHmfRlL6ZKMDLquLYmDd7OVQR9k&#10;lUpd4SvATSH7UTSQBnMOCxmWtMwouR8eRkF0+f2x1/NqVy7osizWN//Y1yOl2q16Pgbhqfbf8Ke9&#10;1QoGvT78nwlHQE7fAAAA//8DAFBLAQItABQABgAIAAAAIQDb4fbL7gAAAIUBAAATAAAAAAAAAAAA&#10;AAAAAAAAAABbQ29udGVudF9UeXBlc10ueG1sUEsBAi0AFAAGAAgAAAAhAFr0LFu/AAAAFQEAAAsA&#10;AAAAAAAAAAAAAAAAHwEAAF9yZWxzLy5yZWxzUEsBAi0AFAAGAAgAAAAhALOgxcvEAAAA3AAAAA8A&#10;AAAAAAAAAAAAAAAABwIAAGRycy9kb3ducmV2LnhtbFBLBQYAAAAAAwADALcAAAD4AgAAAAA=&#10;" filled="f" stroked="f">
                  <v:textbox inset="0,0,0,0">
                    <w:txbxContent>
                      <w:p w14:paraId="4C4611C9" w14:textId="6C797D8D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BH_S2</w:t>
                        </w:r>
                      </w:p>
                    </w:txbxContent>
                  </v:textbox>
                </v:rect>
                <v:rect id="Rectangle 102" o:spid="_x0000_s1122" style="position:absolute;left:41839;top:37203;width:7542;height:2394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7GBQxgAAANwAAAAPAAAAZHJzL2Rvd25yZXYueG1sRI9Ba8JA&#10;FITvgv9heUJvZqMFtambUG2F9uBBK5jeHtlnEpp9G7Krxn/fLQgeh5n5hllmvWnEhTpXW1YwiWIQ&#10;xIXVNZcKDt+b8QKE88gaG8uk4EYOsnQ4WGKi7ZV3dNn7UgQIuwQVVN63iZSuqMigi2xLHLyT7Qz6&#10;ILtS6g6vAW4aOY3jmTRYc1iosKV1RcXv/mwUxPl2bn+O71/tivJ183Hy513/otTTqH97BeGp94/w&#10;vf2pFcwmz/B/JhwBmf4BAAD//wMAUEsBAi0AFAAGAAgAAAAhANvh9svuAAAAhQEAABMAAAAAAAAA&#10;AAAAAAAAAAAAAFtDb250ZW50X1R5cGVzXS54bWxQSwECLQAUAAYACAAAACEAWvQsW78AAAAVAQAA&#10;CwAAAAAAAAAAAAAAAAAfAQAAX3JlbHMvLnJlbHNQSwECLQAUAAYACAAAACEA3OxgUMYAAADcAAAA&#10;DwAAAAAAAAAAAAAAAAAHAgAAZHJzL2Rvd25yZXYueG1sUEsFBgAAAAADAAMAtwAAAPoCAAAAAA==&#10;" filled="f" stroked="f">
                  <v:textbox inset="0,0,0,0">
                    <w:txbxContent>
                      <w:p w14:paraId="292423D6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BH_BS1</w:t>
                        </w:r>
                      </w:p>
                    </w:txbxContent>
                  </v:textbox>
                </v:rect>
                <v:rect id="Rectangle 103" o:spid="_x0000_s1123" style="position:absolute;left:46347;top:37203;width:7541;height:2394;rotation:-4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BfgkxgAAANwAAAAPAAAAZHJzL2Rvd25yZXYueG1sRI9Ba8JA&#10;FITvgv9heUJvZqMUtambUG2F9uBBK5jeHtlnEpp9G7Krxn/fLQgeh5n5hllmvWnEhTpXW1YwiWIQ&#10;xIXVNZcKDt+b8QKE88gaG8uk4EYOsnQ4WGKi7ZV3dNn7UgQIuwQVVN63iZSuqMigi2xLHLyT7Qz6&#10;ILtS6g6vAW4aOY3jmTRYc1iosKV1RcXv/mwUxPl2bn+O71/tivJ183Hy513/otTTqH97BeGp94/w&#10;vf2pFcwmz/B/JhwBmf4BAAD//wMAUEsBAi0AFAAGAAgAAAAhANvh9svuAAAAhQEAABMAAAAAAAAA&#10;AAAAAAAAAAAAAFtDb250ZW50X1R5cGVzXS54bWxQSwECLQAUAAYACAAAACEAWvQsW78AAAAVAQAA&#10;CwAAAAAAAAAAAAAAAAAfAQAAX3JlbHMvLnJlbHNQSwECLQAUAAYACAAAACEAUwX4JMYAAADcAAAA&#10;DwAAAAAAAAAAAAAAAAAHAgAAZHJzL2Rvd25yZXYueG1sUEsFBgAAAAADAAMAtwAAAPoCAAAAAA==&#10;" filled="f" stroked="f">
                  <v:textbox inset="0,0,0,0">
                    <w:txbxContent>
                      <w:p w14:paraId="3845FC96" w14:textId="77777777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</w:rPr>
                          <w:t>BH_BS2</w:t>
                        </w:r>
                      </w:p>
                    </w:txbxContent>
                  </v:textbox>
                </v:rect>
                <v:rect id="Rectangle 105" o:spid="_x0000_s1124" style="position:absolute;left:-9377;top:9540;width:21433;height:4951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tc2EwwAAANwAAAAPAAAAZHJzL2Rvd25yZXYueG1sRI/NasMw&#10;EITvgbyD2EJuiZRATOJGCSXQUnpp/qDXxdrIJtbKWGpsv31VCOQ4zM43O5td72pxpzZUnjXMZwoE&#10;ceFNxVbD5fw+XYEIEdlg7Zk0DBRgtx2PNpgb3/GR7qdoRYJwyFFDGWOTSxmKkhyGmW+Ik3f1rcOY&#10;ZGulabFLcFfLhVKZdFhxaiixoX1Jxe3069Ibwwd9DSztOlv9WNUtDr367rSevPRvryAi9fF5/Eh/&#10;Gg3ZfAn/YxIB5PYPAAD//wMAUEsBAi0AFAAGAAgAAAAhANvh9svuAAAAhQEAABMAAAAAAAAAAAAA&#10;AAAAAAAAAFtDb250ZW50X1R5cGVzXS54bWxQSwECLQAUAAYACAAAACEAWvQsW78AAAAVAQAACwAA&#10;AAAAAAAAAAAAAAAfAQAAX3JlbHMvLnJlbHNQSwECLQAUAAYACAAAACEA8LXNhMMAAADcAAAADwAA&#10;AAAAAAAAAAAAAAAHAgAAZHJzL2Rvd25yZXYueG1sUEsFBgAAAAADAAMAtwAAAPcCAAAAAA==&#10;" filled="f" stroked="f">
                  <v:textbox inset="0,0,0,0">
                    <w:txbxContent>
                      <w:p w14:paraId="10639137" w14:textId="285FCECD" w:rsidR="00C82435" w:rsidRDefault="00C82435" w:rsidP="003121F9">
                        <w:pPr>
                          <w:pStyle w:val="af"/>
                          <w:kinsoku w:val="0"/>
                          <w:overflowPunct w:val="0"/>
                          <w:spacing w:before="0" w:beforeAutospacing="0" w:after="0" w:afterAutospacing="0"/>
                          <w:textAlignment w:val="baseline"/>
                        </w:pPr>
                        <w:r>
                          <w:rPr>
                            <w:rFonts w:ascii="Times New Roman" w:eastAsiaTheme="minorEastAsia" w:hAnsi="Times New Roman" w:cs="Times New Roman"/>
                            <w:i/>
                            <w:iCs/>
                            <w:color w:val="000000"/>
                            <w:kern w:val="24"/>
                            <w:sz w:val="32"/>
                            <w:szCs w:val="32"/>
                          </w:rPr>
                          <w:t xml:space="preserve">Eh </w:t>
                        </w:r>
                        <w:r>
                          <w:rPr>
                            <w:rFonts w:ascii="Times New Roman" w:eastAsiaTheme="minorEastAsia" w:hAnsi="Times New Roman" w:cs="Times New Roman"/>
                            <w:color w:val="000000"/>
                            <w:kern w:val="24"/>
                            <w:sz w:val="32"/>
                            <w:szCs w:val="32"/>
                          </w:rPr>
                          <w:t>(mV)</w:t>
                        </w: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14:paraId="55A44B92" w14:textId="3DDE8857" w:rsidR="004A4501" w:rsidRPr="004A4501" w:rsidRDefault="004A4501" w:rsidP="004A4501">
      <w:pPr>
        <w:spacing w:before="120" w:after="240" w:line="360" w:lineRule="auto"/>
        <w:outlineLvl w:val="2"/>
        <w:rPr>
          <w:sz w:val="24"/>
          <w:szCs w:val="24"/>
        </w:rPr>
        <w:sectPr w:rsidR="004A4501" w:rsidRPr="004A4501" w:rsidSect="004A4501">
          <w:pgSz w:w="11906" w:h="16838"/>
          <w:pgMar w:top="1440" w:right="1797" w:bottom="1440" w:left="1797" w:header="851" w:footer="992" w:gutter="0"/>
          <w:cols w:space="425"/>
          <w:docGrid w:type="lines" w:linePitch="312"/>
        </w:sectPr>
      </w:pPr>
      <w:r w:rsidRPr="00FD0BB7">
        <w:rPr>
          <w:b/>
          <w:sz w:val="24"/>
          <w:szCs w:val="24"/>
        </w:rPr>
        <w:t>Supplementary Figure 3.</w:t>
      </w:r>
      <w:r w:rsidRPr="00A759A4">
        <w:rPr>
          <w:sz w:val="24"/>
          <w:szCs w:val="24"/>
        </w:rPr>
        <w:t xml:space="preserve"> </w:t>
      </w:r>
      <w:r w:rsidRPr="00A759A4">
        <w:rPr>
          <w:i/>
          <w:sz w:val="24"/>
          <w:szCs w:val="24"/>
        </w:rPr>
        <w:t>Eh</w:t>
      </w:r>
      <w:r w:rsidRPr="00A759A4">
        <w:rPr>
          <w:sz w:val="24"/>
          <w:szCs w:val="24"/>
        </w:rPr>
        <w:t xml:space="preserve"> in the subsurface determined at day 10 </w:t>
      </w:r>
      <w:r>
        <w:rPr>
          <w:rFonts w:hint="eastAsia"/>
          <w:sz w:val="24"/>
          <w:szCs w:val="24"/>
        </w:rPr>
        <w:t>after straw addition</w:t>
      </w:r>
      <w:r>
        <w:rPr>
          <w:sz w:val="24"/>
          <w:szCs w:val="24"/>
        </w:rPr>
        <w:t>.</w:t>
      </w:r>
    </w:p>
    <w:p w14:paraId="342692CE" w14:textId="77777777" w:rsidR="004A4501" w:rsidRPr="006F4189" w:rsidRDefault="004A4501" w:rsidP="00E275E3">
      <w:pPr>
        <w:spacing w:before="120"/>
        <w:outlineLvl w:val="2"/>
        <w:rPr>
          <w:noProof/>
          <w:sz w:val="24"/>
          <w:szCs w:val="24"/>
        </w:rPr>
      </w:pPr>
      <w:r w:rsidRPr="00FD0BB7">
        <w:rPr>
          <w:b/>
          <w:noProof/>
          <w:sz w:val="24"/>
          <w:szCs w:val="24"/>
        </w:rPr>
        <w:lastRenderedPageBreak/>
        <w:t xml:space="preserve">Supplementary Table 1. </w:t>
      </w:r>
      <w:r w:rsidRPr="006F4189">
        <w:rPr>
          <w:sz w:val="24"/>
          <w:szCs w:val="24"/>
        </w:rPr>
        <w:t xml:space="preserve">The primer sets and thermal conditions used in the PCR </w:t>
      </w:r>
      <w:r>
        <w:rPr>
          <w:rFonts w:hint="eastAsia"/>
          <w:sz w:val="24"/>
          <w:szCs w:val="24"/>
        </w:rPr>
        <w:t>amplifications</w:t>
      </w:r>
      <w:r w:rsidRPr="006F4189">
        <w:rPr>
          <w:sz w:val="24"/>
          <w:szCs w:val="24"/>
        </w:rPr>
        <w:t>.</w:t>
      </w:r>
    </w:p>
    <w:tbl>
      <w:tblPr>
        <w:tblW w:w="15891" w:type="dxa"/>
        <w:jc w:val="center"/>
        <w:tblLook w:val="04A0" w:firstRow="1" w:lastRow="0" w:firstColumn="1" w:lastColumn="0" w:noHBand="0" w:noVBand="1"/>
      </w:tblPr>
      <w:tblGrid>
        <w:gridCol w:w="1418"/>
        <w:gridCol w:w="1417"/>
        <w:gridCol w:w="3339"/>
        <w:gridCol w:w="1303"/>
        <w:gridCol w:w="7343"/>
        <w:gridCol w:w="1071"/>
      </w:tblGrid>
      <w:tr w:rsidR="001F0900" w:rsidRPr="003D23EE" w14:paraId="7476AD28" w14:textId="77777777" w:rsidTr="00E275E3">
        <w:trPr>
          <w:trHeight w:hRule="exact" w:val="432"/>
          <w:jc w:val="center"/>
        </w:trPr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016B69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Target genes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261E0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Primers</w:t>
            </w:r>
          </w:p>
        </w:tc>
        <w:tc>
          <w:tcPr>
            <w:tcW w:w="33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F1BA32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sequence (5' - 3')</w:t>
            </w:r>
          </w:p>
        </w:tc>
        <w:tc>
          <w:tcPr>
            <w:tcW w:w="13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0F89D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length of fragments</w:t>
            </w:r>
          </w:p>
        </w:tc>
        <w:tc>
          <w:tcPr>
            <w:tcW w:w="73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CE80D1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Thermal profile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30AD56" w14:textId="77777777" w:rsidR="001F0900" w:rsidRPr="006D3359" w:rsidRDefault="001F0900" w:rsidP="0053723E">
            <w:pPr>
              <w:spacing w:line="200" w:lineRule="exact"/>
              <w:jc w:val="center"/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b/>
                <w:color w:val="000000"/>
                <w:kern w:val="0"/>
                <w:sz w:val="20"/>
                <w:szCs w:val="20"/>
              </w:rPr>
              <w:t>Reference</w:t>
            </w:r>
          </w:p>
        </w:tc>
      </w:tr>
      <w:tr w:rsidR="001F0900" w:rsidRPr="003D23EE" w14:paraId="47238A42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7DDCD79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rchaeal</w:t>
            </w:r>
            <w:r w:rsidRPr="006D3359">
              <w:rPr>
                <w:rFonts w:eastAsia="等线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amoA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04AD6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rch-</w:t>
            </w:r>
            <w:proofErr w:type="spellStart"/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moAF</w:t>
            </w:r>
            <w:proofErr w:type="spellEnd"/>
          </w:p>
        </w:tc>
        <w:tc>
          <w:tcPr>
            <w:tcW w:w="33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3D034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STAATGGTCTGGCTTCTTC</w:t>
            </w:r>
          </w:p>
        </w:tc>
        <w:tc>
          <w:tcPr>
            <w:tcW w:w="13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73A47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635</w:t>
            </w:r>
          </w:p>
        </w:tc>
        <w:tc>
          <w:tcPr>
            <w:tcW w:w="734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37209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min; 35 circles of (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10s, 5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60s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)</w:t>
            </w:r>
          </w:p>
        </w:tc>
        <w:tc>
          <w:tcPr>
            <w:tcW w:w="10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A9E9C" w14:textId="48134444" w:rsidR="001F0900" w:rsidRPr="006D3359" w:rsidRDefault="009D1224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RecNum&gt;817&lt;/RecNum&gt;&lt;DisplayText&gt;[1]&lt;/DisplayText&gt;&lt;record&gt;&lt;rec-number&gt;817&lt;/rec-number&gt;&lt;foreign-keys&gt;&lt;key app="EN" db-id="v9exv5p2utpwpyepeewp5fxcdx50v9exedse"&gt;817&lt;/key&gt;&lt;key app="ENWeb" db-id=""&gt;0&lt;/key&gt;&lt;/foreign-keys&gt;&lt;ref-type name="Journal Article"&gt;17&lt;/ref-type&gt;&lt;contributors&gt;&lt;/contributors&gt;&lt;titles&gt;&lt;title&gt;&amp;lt;447143a.pdf&amp;gt;&lt;/title&gt;&lt;/titles&gt;&lt;dates&gt;&lt;/dates&gt;&lt;urls&gt;&lt;/urls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1" w:tooltip=",  #817" w:history="1">
              <w:r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1</w:t>
              </w:r>
            </w:hyperlink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1F0900" w:rsidRPr="003D23EE" w14:paraId="55B806DC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397BD9AC" w14:textId="77777777" w:rsidR="001F0900" w:rsidRPr="006D3359" w:rsidRDefault="001F0900" w:rsidP="0053723E">
            <w:pPr>
              <w:jc w:val="center"/>
              <w:rPr>
                <w:rFonts w:eastAsia="等线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A7133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rch-</w:t>
            </w:r>
            <w:proofErr w:type="spellStart"/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moAR</w:t>
            </w:r>
            <w:proofErr w:type="spellEnd"/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5A9F0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CGGCATCCATCTGTATGT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45320D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9E2312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4373E" w14:textId="6E337B6F" w:rsidR="001F0900" w:rsidRPr="006D3359" w:rsidRDefault="001F0900" w:rsidP="006B61EF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1F0900" w:rsidRPr="003D23EE" w14:paraId="697EE161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C0EC0" w14:textId="77777777" w:rsidR="001F0900" w:rsidRPr="006D3359" w:rsidRDefault="001F0900" w:rsidP="0053723E">
            <w:pPr>
              <w:jc w:val="center"/>
              <w:rPr>
                <w:rFonts w:eastAsia="Times New Roman"/>
                <w:i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FE93A5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30E1C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F13B0A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72B391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F9FB6" w14:textId="77777777" w:rsidR="001F0900" w:rsidRPr="006D3359" w:rsidRDefault="001F0900" w:rsidP="0053723E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1F0900" w:rsidRPr="003D23EE" w14:paraId="3899371E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3994564" w14:textId="77777777" w:rsidR="001F0900" w:rsidRPr="006D3359" w:rsidRDefault="001F0900" w:rsidP="0053723E">
            <w:pPr>
              <w:jc w:val="center"/>
              <w:rPr>
                <w:rFonts w:eastAsia="Times New Roman"/>
                <w:i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Bacterial</w:t>
            </w:r>
            <w:r w:rsidRPr="006D3359">
              <w:rPr>
                <w:rFonts w:eastAsia="等线"/>
                <w:i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amoA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7F088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moA-1F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37E20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GGGTTTCTACTGGTGGT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2A80F9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490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A280C9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min; 35 circles of (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10s, 5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60s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37EEE" w14:textId="2EF07BC5" w:rsidR="001F0900" w:rsidRPr="006D3359" w:rsidRDefault="009D1224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Sass&lt;/Author&gt;&lt;Year&gt;1997&lt;/Year&gt;&lt;RecNum&gt;825&lt;/RecNum&gt;&lt;DisplayText&gt;[2]&lt;/DisplayText&gt;&lt;record&gt;&lt;rec-number&gt;825&lt;/rec-number&gt;&lt;foreign-keys&gt;&lt;key app="EN" db-id="v9exv5p2utpwpyepeewp5fxcdx50v9exedse"&gt;825&lt;/key&gt;&lt;/foreign-keys&gt;&lt;ref-type name="Journal Article"&gt;17&lt;/ref-type&gt;&lt;contributors&gt;&lt;authors&gt;&lt;author&gt;Sass, Ronald L.&lt;/author&gt;&lt;author&gt;Fisher, Frank M.&lt;/author&gt;&lt;/authors&gt;&lt;/contributors&gt;&lt;titles&gt;&lt;title&gt;Methane emissions from rice paddies: a process study summary&lt;/title&gt;&lt;secondary-title&gt;Nutrient Cycling in Agroecosystems&lt;/secondary-title&gt;&lt;/titles&gt;&lt;periodical&gt;&lt;full-title&gt;Nutrient Cycling in Agroecosystems&lt;/full-title&gt;&lt;abbr-1&gt;Nutr Cycl Agroecosys&lt;/abbr-1&gt;&lt;/periodical&gt;&lt;pages&gt;119-127&lt;/pages&gt;&lt;volume&gt;49&lt;/volume&gt;&lt;number&gt;1&lt;/number&gt;&lt;dates&gt;&lt;year&gt;1997&lt;/year&gt;&lt;pub-dates&gt;&lt;date&gt;1997/07/01&lt;/date&gt;&lt;/pub-dates&gt;&lt;/dates&gt;&lt;isbn&gt;1573-0867&lt;/isbn&gt;&lt;urls&gt;&lt;related-urls&gt;&lt;url&gt;https://doi.org/10.1023/A:1009702223478&lt;/url&gt;&lt;/related-urls&gt;&lt;/urls&gt;&lt;electronic-resource-num&gt;10.1023/A:1009702223478&lt;/electronic-resource-num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2" w:tooltip="Sass, 1997 #825" w:history="1">
              <w:r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2</w:t>
              </w:r>
            </w:hyperlink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1F0900" w:rsidRPr="003D23EE" w14:paraId="38441C7C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left w:val="nil"/>
              <w:right w:val="nil"/>
            </w:tcBorders>
            <w:shd w:val="clear" w:color="auto" w:fill="auto"/>
            <w:noWrap/>
            <w:hideMark/>
          </w:tcPr>
          <w:p w14:paraId="68E45EC0" w14:textId="77777777" w:rsidR="001F0900" w:rsidRPr="006D3359" w:rsidRDefault="001F0900" w:rsidP="0053723E">
            <w:pPr>
              <w:jc w:val="center"/>
              <w:rPr>
                <w:rFonts w:eastAsia="等线"/>
                <w:i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3D853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moA-2R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EA332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CCCCTCKGSAAAGCCTTCTTC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A7941A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E9623D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AB23A" w14:textId="4491F854" w:rsidR="001F0900" w:rsidRPr="006D3359" w:rsidRDefault="001F0900" w:rsidP="006B61EF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1F0900" w:rsidRPr="003D23EE" w14:paraId="3A0496CF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58A7A" w14:textId="77777777" w:rsidR="001F0900" w:rsidRPr="006D3359" w:rsidRDefault="001F0900" w:rsidP="0053723E">
            <w:pPr>
              <w:jc w:val="center"/>
              <w:rPr>
                <w:rFonts w:eastAsia="Times New Roman"/>
                <w:i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9E4475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B52A0D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1AFDC6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8698F3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6A493" w14:textId="77777777" w:rsidR="001F0900" w:rsidRPr="006D3359" w:rsidRDefault="001F0900" w:rsidP="0053723E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1F0900" w:rsidRPr="003D23EE" w14:paraId="64F04ADB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A6341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nirK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EAF92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F1aCu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250A7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TCATGGTSCTGCCGCG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5CDD9F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476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F1D7C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5min; 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58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(a touchdown from 6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to 58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color w:val="000000"/>
                <w:kern w:val="0"/>
                <w:sz w:val="20"/>
                <w:szCs w:val="20"/>
              </w:rPr>
              <w:t xml:space="preserve">, 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-1.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, 6 circles) for 30s, 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min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 (40 circle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B20A6" w14:textId="227CB53F" w:rsidR="001F0900" w:rsidRPr="006D3359" w:rsidRDefault="009D1224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Myhre G&lt;/Author&gt;&lt;Year&gt;2013&lt;/Year&gt;&lt;RecNum&gt;824&lt;/RecNum&gt;&lt;DisplayText&gt;[3]&lt;/DisplayText&gt;&lt;record&gt;&lt;rec-number&gt;824&lt;/rec-number&gt;&lt;foreign-keys&gt;&lt;key app="EN" db-id="v9exv5p2utpwpyepeewp5fxcdx50v9exedse"&gt;824&lt;/key&gt;&lt;/foreign-keys&gt;&lt;ref-type name="Manuscript"&gt;36&lt;/ref-type&gt;&lt;contributors&gt;&lt;authors&gt;&lt;author&gt;Myhre G, Shindell D, BreÂon FM, Collins W, Fuglestvedt J, Huang J, et al.&lt;/author&gt;&lt;/authors&gt;&lt;/contributors&gt;&lt;titles&gt;&lt;title&gt;Anthropogenic and Natural Radiative Forcing. In: Climate Change 2013: The Physical Science Basis. Contribution of Working Group I to the Fifth Assessment Report of the Intergovernmental Panel on Climate Change [Stocker TF, Qin D, Plattner GK, Tignor M, Allen SK, Boschung J, et al. (eds.)].&lt;/title&gt;&lt;/titles&gt;&lt;pages&gt;714&lt;/pages&gt;&lt;dates&gt;&lt;year&gt;2013&lt;/year&gt;&lt;/dates&gt;&lt;pub-location&gt;Cambridge University Press, United Kingdom and New York, NY, USA.&lt;/pub-location&gt;&lt;urls&gt;&lt;/urls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3" w:tooltip="Myhre G, 2013 #824" w:history="1">
              <w:r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3</w:t>
              </w:r>
            </w:hyperlink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1F0900" w:rsidRPr="003D23EE" w14:paraId="031C0880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7174A97E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7433B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R3Cu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AFD08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CCTCGATCAGRTTGTGGTT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CA0A80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01AE3C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6168E" w14:textId="27FCA618" w:rsidR="001F0900" w:rsidRPr="006D3359" w:rsidRDefault="001F0900" w:rsidP="006B61EF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1F0900" w:rsidRPr="003D23EE" w14:paraId="2E99D808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57ED1D7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D451FEA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E639AF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FDB11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C41BFB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228F3" w14:textId="77777777" w:rsidR="001F0900" w:rsidRPr="006D3359" w:rsidRDefault="001F0900" w:rsidP="0053723E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1F0900" w:rsidRPr="003D23EE" w14:paraId="1E4794A5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17802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nirS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5BB0B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cd3aF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5786E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TSAACGTSAAGGARACSGG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A9C8DD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420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B82E7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2min; 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5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(a touchdown from 58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to 5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color w:val="000000"/>
                <w:kern w:val="0"/>
                <w:sz w:val="20"/>
                <w:szCs w:val="20"/>
              </w:rPr>
              <w:t xml:space="preserve">, 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-1.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, 5 circles) for 1min, 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 (30 circle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29AFBD" w14:textId="7425440B" w:rsidR="001F0900" w:rsidRPr="006D3359" w:rsidRDefault="001F0900" w:rsidP="006B61EF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 w:rsidR="006B61EF"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Year&gt;accessed 30 October 2017&lt;/Year&gt;&lt;RecNum&gt;822&lt;/RecNum&gt;&lt;DisplayText&gt;[4]&lt;/DisplayText&gt;&lt;record&gt;&lt;rec-number&gt;822&lt;/rec-number&gt;&lt;foreign-keys&gt;&lt;key app="EN" db-id="v9exv5p2utpwpyepeewp5fxcdx50v9exedse"&gt;822&lt;/key&gt;&lt;/foreign-keys&gt;&lt;ref-type name="Web Page"&gt;12&lt;/ref-type&gt;&lt;contributors&gt;&lt;/contributors&gt;&lt;titles&gt;&lt;title&gt;WMO (2017) World Meteorological Organization Greenhouse Gas Bulletin: the state&amp;#xD;of greenhouse gases in the atmosphere based on observations through 2016.&lt;/title&gt;&lt;/titles&gt;&lt;dates&gt;&lt;year&gt;accessed 30 October 2017&lt;/year&gt;&lt;/dates&gt;&lt;urls&gt;&lt;related-urls&gt;&lt;url&gt;http://www.wmo.int/pages/prog/arep/gaw/ghg/GHGbulletin.html&lt;/url&gt;&lt;/related-urls&gt;&lt;/urls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 w:rsidR="006B61EF"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4" w:tooltip=", accessed 30 October 2017 #822" w:history="1">
              <w:r w:rsidR="00F325E7"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4</w:t>
              </w:r>
            </w:hyperlink>
            <w:r w:rsidR="006B61EF"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1F0900" w:rsidRPr="003D23EE" w14:paraId="712B6CEE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3B1E2D26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6CEEB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R3cd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CC51D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ASTTCGGRTGSGTCTTGA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92EF23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ECC018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24344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1F0900" w:rsidRPr="003D23EE" w14:paraId="303444EF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29FECF83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6BA18B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2119E0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EA920C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F1B0E0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B450A" w14:textId="77777777" w:rsidR="001F0900" w:rsidRPr="006D3359" w:rsidRDefault="001F0900" w:rsidP="0053723E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1F0900" w:rsidRPr="003D23EE" w14:paraId="32EDB5BB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45566B" w14:textId="33FF15AD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nosZ</w:t>
            </w:r>
            <w:proofErr w:type="spellEnd"/>
            <w:r w:rsidR="00E275E3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 xml:space="preserve"> </w:t>
            </w:r>
            <w:r w:rsidR="00E275E3" w:rsidRPr="00E275E3">
              <w:rPr>
                <w:rFonts w:eastAsia="等线"/>
                <w:iCs/>
                <w:color w:val="000000"/>
                <w:kern w:val="0"/>
                <w:sz w:val="20"/>
                <w:szCs w:val="20"/>
              </w:rPr>
              <w:t>clade I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13FA7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nosZ_2R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3E261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CGCRACGGCAASAAGGTSMSSGT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D06E9D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453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3072E5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min;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6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(a touchdown from 65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to 6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color w:val="000000"/>
                <w:kern w:val="0"/>
                <w:sz w:val="20"/>
                <w:szCs w:val="20"/>
              </w:rPr>
              <w:t xml:space="preserve">, 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-1.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, 5 circles) for 30s, 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min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 (40 circle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4B0C1" w14:textId="0EB54F23" w:rsidR="001F0900" w:rsidRPr="006D3359" w:rsidRDefault="009D1224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Smith&lt;/Author&gt;&lt;Year&gt;2008&lt;/Year&gt;&lt;RecNum&gt;826&lt;/RecNum&gt;&lt;DisplayText&gt;[5]&lt;/DisplayText&gt;&lt;record&gt;&lt;rec-number&gt;826&lt;/rec-number&gt;&lt;foreign-keys&gt;&lt;key app="EN" db-id="v9exv5p2utpwpyepeewp5fxcdx50v9exedse"&gt;826&lt;/key&gt;&lt;/foreign-keys&gt;&lt;ref-type name="Journal Article"&gt;17&lt;/ref-type&gt;&lt;contributors&gt;&lt;authors&gt;&lt;author&gt;Smith, Pete&lt;/author&gt;&lt;author&gt;Martino, Daniel&lt;/author&gt;&lt;author&gt;Cai, Zucong&lt;/author&gt;&lt;author&gt;Gwary, Daniel&lt;/author&gt;&lt;author&gt;Janzen, Henry&lt;/author&gt;&lt;author&gt;Kumar, Pushpam&lt;/author&gt;&lt;author&gt;McCarl, Bruce&lt;/author&gt;&lt;author&gt;Ogle, Stephen&lt;/author&gt;&lt;author&gt;O&amp;apos;Mara, Frank&lt;/author&gt;&lt;author&gt;Rice, Charles&lt;/author&gt;&lt;author&gt;Scholes, Bob&lt;/author&gt;&lt;author&gt;Sirotenko, Oleg&lt;/author&gt;&lt;author&gt;Howden, Mark&lt;/author&gt;&lt;author&gt;McAllister, Tim&lt;/author&gt;&lt;author&gt;Pan, Genxing&lt;/author&gt;&lt;author&gt;Romanenkov, Vladimir&lt;/author&gt;&lt;author&gt;Schneider, Uwe&lt;/author&gt;&lt;author&gt;Towprayoon, Sirintornthep&lt;/author&gt;&lt;author&gt;Wattenbach, Martin&lt;/author&gt;&lt;author&gt;Smith, Jo&lt;/author&gt;&lt;/authors&gt;&lt;/contributors&gt;&lt;titles&gt;&lt;title&gt;Greenhouse gas mitigation in agriculture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789-813&lt;/pages&gt;&lt;volume&gt;363&lt;/volume&gt;&lt;number&gt;1492&lt;/number&gt;&lt;dates&gt;&lt;year&gt;2008&lt;/year&gt;&lt;/dates&gt;&lt;urls&gt;&lt;related-urls&gt;&lt;url&gt;http://rstb.royalsocietypublishing.org/content/royptb/363/1492/789.full.pdf&lt;/url&gt;&lt;/related-urls&gt;&lt;/urls&gt;&lt;electronic-resource-num&gt;10.1098/rstb.2007.2184&lt;/electronic-resource-num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5" w:tooltip="Smith, 2008 #826" w:history="1">
              <w:r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5</w:t>
              </w:r>
            </w:hyperlink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1F0900" w:rsidRPr="003D23EE" w14:paraId="0F675FA8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646183B3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64FC9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nosZ_2F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F78C1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CAKRTGCAKSGCRTGGCAGAA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3880CB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B1CF2D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5CC9C" w14:textId="095EA38F" w:rsidR="001F0900" w:rsidRPr="006D3359" w:rsidRDefault="001F0900" w:rsidP="006B61EF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1F0900" w:rsidRPr="003D23EE" w14:paraId="03151BC6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BCD617D" w14:textId="77777777" w:rsidR="001F0900" w:rsidRPr="006D3359" w:rsidRDefault="001F0900" w:rsidP="0053723E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21A763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1F7CE5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747AA" w14:textId="77777777" w:rsidR="001F0900" w:rsidRPr="006D3359" w:rsidRDefault="001F0900" w:rsidP="0053723E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5522DF" w14:textId="77777777" w:rsidR="001F0900" w:rsidRPr="006D3359" w:rsidRDefault="001F0900" w:rsidP="0053723E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77DE2" w14:textId="77777777" w:rsidR="001F0900" w:rsidRPr="006D3359" w:rsidRDefault="001F0900" w:rsidP="0053723E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E275E3" w:rsidRPr="003D23EE" w14:paraId="525A3AE5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right w:val="nil"/>
            </w:tcBorders>
          </w:tcPr>
          <w:p w14:paraId="0E80F26C" w14:textId="7411779C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A070EC">
              <w:rPr>
                <w:rFonts w:eastAsia="等线"/>
                <w:i/>
                <w:iCs/>
                <w:color w:val="000000"/>
                <w:kern w:val="0"/>
                <w:szCs w:val="21"/>
              </w:rPr>
              <w:t>nosZ</w:t>
            </w:r>
            <w:proofErr w:type="spellEnd"/>
            <w:r w:rsidRPr="00A070EC">
              <w:rPr>
                <w:rFonts w:eastAsia="等线"/>
                <w:i/>
                <w:iCs/>
                <w:color w:val="000000"/>
                <w:kern w:val="0"/>
                <w:szCs w:val="21"/>
              </w:rPr>
              <w:t xml:space="preserve"> </w:t>
            </w:r>
            <w:r>
              <w:rPr>
                <w:rFonts w:eastAsia="等线"/>
                <w:iCs/>
                <w:color w:val="000000"/>
                <w:kern w:val="0"/>
                <w:sz w:val="20"/>
                <w:szCs w:val="20"/>
              </w:rPr>
              <w:t>c</w:t>
            </w:r>
            <w:r w:rsidRPr="00E275E3">
              <w:rPr>
                <w:rFonts w:eastAsia="等线"/>
                <w:iCs/>
                <w:color w:val="000000"/>
                <w:kern w:val="0"/>
                <w:sz w:val="20"/>
                <w:szCs w:val="20"/>
              </w:rPr>
              <w:t>lade II</w:t>
            </w:r>
            <w:r>
              <w:rPr>
                <w:rFonts w:eastAsia="等线" w:hint="eastAsia"/>
                <w:i/>
                <w:iCs/>
                <w:color w:val="000000"/>
                <w:kern w:val="0"/>
                <w:szCs w:val="21"/>
              </w:rPr>
              <w:t xml:space="preserve"> 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0E2D1" w14:textId="3CCB1475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proofErr w:type="spellStart"/>
            <w:r w:rsidRPr="00A070EC">
              <w:rPr>
                <w:color w:val="000000"/>
                <w:szCs w:val="21"/>
              </w:rPr>
              <w:t>nosZ</w:t>
            </w:r>
            <w:proofErr w:type="spellEnd"/>
            <w:r w:rsidRPr="00A070EC">
              <w:rPr>
                <w:color w:val="000000"/>
                <w:szCs w:val="21"/>
              </w:rPr>
              <w:t>-II-F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6A2DA3" w14:textId="55DCA239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A070EC">
              <w:rPr>
                <w:color w:val="000000"/>
                <w:szCs w:val="21"/>
              </w:rPr>
              <w:t>CTIGGICCIYTKCAYAC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65AB85" w14:textId="0C4836C2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A070EC">
              <w:rPr>
                <w:rFonts w:eastAsia="等线" w:hint="eastAsia"/>
                <w:color w:val="000000"/>
                <w:kern w:val="0"/>
                <w:szCs w:val="21"/>
              </w:rPr>
              <w:t>698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1871D6F9" w14:textId="49695FFB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A070EC">
              <w:rPr>
                <w:color w:val="000000"/>
                <w:szCs w:val="21"/>
              </w:rPr>
              <w:t>95°C for 2 min, 95°C for 30s, 54°C for 30s, 72°C for 40s</w:t>
            </w:r>
            <w:r w:rsidRPr="00A070EC">
              <w:rPr>
                <w:rFonts w:eastAsia="等线"/>
                <w:color w:val="000000"/>
                <w:kern w:val="0"/>
                <w:szCs w:val="21"/>
              </w:rPr>
              <w:t xml:space="preserve"> and plate read at 83</w:t>
            </w:r>
            <w:r w:rsidRPr="00A070EC">
              <w:rPr>
                <w:color w:val="000000"/>
                <w:kern w:val="0"/>
                <w:szCs w:val="21"/>
              </w:rPr>
              <w:t>℃</w:t>
            </w:r>
            <w:r w:rsidRPr="00A070EC">
              <w:rPr>
                <w:rFonts w:eastAsia="等线"/>
                <w:color w:val="000000"/>
                <w:kern w:val="0"/>
                <w:szCs w:val="21"/>
              </w:rPr>
              <w:t xml:space="preserve"> for 10s (40 circle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0D723" w14:textId="7441ED96" w:rsidR="00E275E3" w:rsidRPr="00F05C6D" w:rsidRDefault="00F05C6D" w:rsidP="00E275E3">
            <w:pPr>
              <w:jc w:val="center"/>
              <w:rPr>
                <w:rFonts w:eastAsiaTheme="minorEastAsia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orz&lt;/Author&gt;&lt;Year&gt;2001&lt;/Year&gt;&lt;RecNum&gt;105&lt;/RecNum&gt;&lt;DisplayText&gt;[7]&lt;/DisplayText&gt;&lt;record&gt;&lt;rec-number&gt;105&lt;/rec-number&gt;&lt;foreign-keys&gt;&lt;key app="EN" db-id="v9exv5p2utpwpyepeewp5fxcdx50v9exedse"&gt;105&lt;/key&gt;&lt;/foreign-keys&gt;&lt;ref-type name="Journal Article"&gt;17&lt;/ref-type&gt;&lt;contributors&gt;&lt;authors&gt;&lt;author&gt;Horz, Hans Peter&lt;/author&gt;&lt;author&gt;Yimga, Merlin Tchawa&lt;/author&gt;&lt;author&gt;Liesack, Werner&lt;/author&gt;&lt;/authors&gt;&lt;/contributors&gt;&lt;titles&gt;&lt;title&gt;Detection of Methanotroph Diversity on Roots of Submerged Rice Plants by Molecular Retrieval of pmoA, mmoX, mxaF, and 16S rRNA and Ribosomal DNA, Including pmoA-Based Terminal Restriction Fragment Length Polymorphism Profiling&lt;/title&gt;&lt;secondary-title&gt;Applied &amp;amp; Environmental Microbiology&lt;/secondary-title&gt;&lt;/titles&gt;&lt;periodical&gt;&lt;full-title&gt;Applied &amp;amp; Environmental Microbiology&lt;/full-title&gt;&lt;/periodical&gt;&lt;pages&gt;69-70&lt;/pages&gt;&lt;volume&gt;61&lt;/volume&gt;&lt;number&gt;9&lt;/number&gt;&lt;dates&gt;&lt;year&gt;2001&lt;/year&gt;&lt;/dates&gt;&lt;urls&gt;&lt;/urls&gt;&lt;research-notes&gt;pmoA Reference&lt;/research-notes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6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E275E3" w:rsidRPr="003D23EE" w14:paraId="4981D3FC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left w:val="nil"/>
              <w:bottom w:val="nil"/>
              <w:right w:val="nil"/>
            </w:tcBorders>
          </w:tcPr>
          <w:p w14:paraId="2C84179A" w14:textId="52C5BC38" w:rsidR="00E275E3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8A4CAE" w14:textId="4AD73F3F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proofErr w:type="spellStart"/>
            <w:r w:rsidRPr="00A070EC">
              <w:rPr>
                <w:color w:val="000000"/>
                <w:szCs w:val="21"/>
              </w:rPr>
              <w:t>nosZ</w:t>
            </w:r>
            <w:proofErr w:type="spellEnd"/>
            <w:r w:rsidRPr="00A070EC">
              <w:rPr>
                <w:color w:val="000000"/>
                <w:szCs w:val="21"/>
              </w:rPr>
              <w:t>-II-R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D28DF3" w14:textId="77777777" w:rsidR="00E275E3" w:rsidRDefault="00E275E3" w:rsidP="00E275E3">
            <w:pPr>
              <w:jc w:val="center"/>
              <w:rPr>
                <w:color w:val="000000"/>
                <w:szCs w:val="21"/>
              </w:rPr>
            </w:pPr>
            <w:r w:rsidRPr="00A070EC">
              <w:rPr>
                <w:color w:val="000000"/>
                <w:szCs w:val="21"/>
              </w:rPr>
              <w:t>GCIGARCARAAITCBGTRC</w:t>
            </w:r>
          </w:p>
          <w:p w14:paraId="6EAC91F7" w14:textId="3EA2349F" w:rsidR="00614ABC" w:rsidRPr="006D3359" w:rsidRDefault="00614ABC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89A01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left w:val="nil"/>
              <w:bottom w:val="nil"/>
              <w:right w:val="nil"/>
            </w:tcBorders>
            <w:vAlign w:val="center"/>
          </w:tcPr>
          <w:p w14:paraId="60E8FA25" w14:textId="77777777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D138ED" w14:textId="77777777" w:rsidR="00E275E3" w:rsidRPr="006D3359" w:rsidRDefault="00E275E3" w:rsidP="00E275E3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614ABC" w:rsidRPr="003D23EE" w14:paraId="1F0181A5" w14:textId="77777777" w:rsidTr="00E275E3">
        <w:trPr>
          <w:trHeight w:hRule="exact" w:val="284"/>
          <w:jc w:val="center"/>
        </w:trPr>
        <w:tc>
          <w:tcPr>
            <w:tcW w:w="1418" w:type="dxa"/>
            <w:tcBorders>
              <w:left w:val="nil"/>
              <w:bottom w:val="nil"/>
              <w:right w:val="nil"/>
            </w:tcBorders>
          </w:tcPr>
          <w:p w14:paraId="6CB09827" w14:textId="77777777" w:rsidR="00614ABC" w:rsidRDefault="00614ABC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9FBFD" w14:textId="77777777" w:rsidR="00614ABC" w:rsidRPr="00A070EC" w:rsidRDefault="00614ABC" w:rsidP="00E275E3">
            <w:pPr>
              <w:jc w:val="center"/>
              <w:rPr>
                <w:color w:val="000000"/>
                <w:szCs w:val="21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D5016F" w14:textId="77777777" w:rsidR="00614ABC" w:rsidRPr="00A070EC" w:rsidRDefault="00614ABC" w:rsidP="00E275E3">
            <w:pPr>
              <w:jc w:val="center"/>
              <w:rPr>
                <w:color w:val="000000"/>
                <w:szCs w:val="21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A4E812" w14:textId="77777777" w:rsidR="00614ABC" w:rsidRPr="006D3359" w:rsidRDefault="00614ABC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tcBorders>
              <w:left w:val="nil"/>
              <w:bottom w:val="nil"/>
              <w:right w:val="nil"/>
            </w:tcBorders>
            <w:vAlign w:val="center"/>
          </w:tcPr>
          <w:p w14:paraId="1767F832" w14:textId="77777777" w:rsidR="00614ABC" w:rsidRPr="006D3359" w:rsidRDefault="00614ABC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9612C" w14:textId="77777777" w:rsidR="00614ABC" w:rsidRPr="006D3359" w:rsidRDefault="00614ABC" w:rsidP="00E275E3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E275E3" w:rsidRPr="003D23EE" w14:paraId="574554A7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D73825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mcrA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1CCA4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ME1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4A151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CMATGCARATHGGWATGTC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8D964B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719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CB6416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min; 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45s, 5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45s, 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90s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 (35 circles)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B533F" w14:textId="3BD8E844" w:rsidR="00E275E3" w:rsidRPr="006D3359" w:rsidRDefault="009D1224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ales&lt;/Author&gt;&lt;Year&gt;1996&lt;/Year&gt;&lt;RecNum&gt;26&lt;/RecNum&gt;&lt;DisplayText&gt;[6]&lt;/DisplayText&gt;&lt;record&gt;&lt;rec-number&gt;26&lt;/rec-number&gt;&lt;foreign-keys&gt;&lt;key app="EN" db-id="v9exv5p2utpwpyepeewp5fxcdx50v9exedse"&gt;26&lt;/key&gt;&lt;/foreign-keys&gt;&lt;ref-type name="Journal Article"&gt;17&lt;/ref-type&gt;&lt;contributors&gt;&lt;authors&gt;&lt;author&gt;Hales, B. A.&lt;/author&gt;&lt;author&gt;Edwards, C.&lt;/author&gt;&lt;author&gt;Ritchie, D. A.&lt;/author&gt;&lt;author&gt;Hall, G.&lt;/author&gt;&lt;author&gt;Pickup, R. W.&lt;/author&gt;&lt;author&gt;Saunders, J. R.&lt;/author&gt;&lt;/authors&gt;&lt;/contributors&gt;&lt;auth-address&gt;UNIV LIVERPOOL,DEPT GENET &amp;amp; MICROBIOL,LIVERPOOL L69 3BX,MERSEYSIDE,ENGLAND. INST FRESHWATER ECOL,AMBLESIDE LA22 0LP,CUMBRIA,ENGLAND.&lt;/auth-address&gt;&lt;titles&gt;&lt;title&gt;Isolation and identification of methanogen-specific DNA from blanket bog feat by PCR amplification and sequence analysis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. Environ. Microbiol.&lt;/abbr-1&gt;&lt;/periodical&gt;&lt;alt-periodical&gt;&lt;full-title&gt;Applied and Environmental Microbiology&lt;/full-title&gt;&lt;abbr-1&gt;Appl. Environ. Microbiol.&lt;/abbr-1&gt;&lt;/alt-periodical&gt;&lt;pages&gt;668-675&lt;/pages&gt;&lt;volume&gt;62&lt;/volume&gt;&lt;number&gt;2&lt;/number&gt;&lt;keywords&gt;&lt;keyword&gt;COENZYME-M REDUCTASE&lt;/keyword&gt;&lt;keyword&gt;RIBOSOMAL-RNA SEQUENCES&lt;/keyword&gt;&lt;keyword&gt;COMPONENT-C&lt;/keyword&gt;&lt;keyword&gt;GENES&lt;/keyword&gt;&lt;keyword&gt;BACTERIA&lt;/keyword&gt;&lt;keyword&gt;PROPOSAL&lt;/keyword&gt;&lt;keyword&gt;PROBES&lt;/keyword&gt;&lt;/keywords&gt;&lt;dates&gt;&lt;year&gt;1996&lt;/year&gt;&lt;pub-dates&gt;&lt;date&gt;Feb&lt;/date&gt;&lt;/pub-dates&gt;&lt;/dates&gt;&lt;isbn&gt;0099-2240&lt;/isbn&gt;&lt;accession-num&gt;WOS:A1996TT69000056&lt;/accession-num&gt;&lt;work-type&gt;Article&lt;/work-type&gt;&lt;urls&gt;&lt;related-urls&gt;&lt;url&gt;&amp;lt;Go to ISI&amp;gt;://WOS:A1996TT69000056&lt;/url&gt;&lt;/related-urls&gt;&lt;/urls&gt;&lt;research-notes&gt;Primer:ME1-ME2&lt;/research-notes&gt;&lt;language&gt;English&lt;/language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</w:t>
            </w:r>
            <w:hyperlink w:anchor="_ENREF_6" w:tooltip="Hales, 1996 #26" w:history="1">
              <w:r>
                <w:rPr>
                  <w:rFonts w:eastAsia="等线"/>
                  <w:noProof/>
                  <w:color w:val="000000"/>
                  <w:kern w:val="0"/>
                  <w:sz w:val="20"/>
                  <w:szCs w:val="20"/>
                </w:rPr>
                <w:t>7</w:t>
              </w:r>
            </w:hyperlink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E275E3" w:rsidRPr="003D23EE" w14:paraId="53F8D193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19CD706C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EAC55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ME2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6358F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TCATKGCRTAGTTDGGRTAGT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419261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996E80" w14:textId="77777777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1077B" w14:textId="2E317EC4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275E3" w:rsidRPr="003D23EE" w14:paraId="20085166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B8CD0B8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2FCDEE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FBE7F2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FE0980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BF647E" w14:textId="77777777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F0C51" w14:textId="77777777" w:rsidR="00E275E3" w:rsidRPr="006D3359" w:rsidRDefault="00E275E3" w:rsidP="00E275E3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  <w:tr w:rsidR="00E275E3" w:rsidRPr="003D23EE" w14:paraId="4ABD8F0F" w14:textId="77777777" w:rsidTr="00E275E3">
        <w:trPr>
          <w:trHeight w:hRule="exact" w:val="284"/>
          <w:jc w:val="center"/>
        </w:trPr>
        <w:tc>
          <w:tcPr>
            <w:tcW w:w="1418" w:type="dxa"/>
            <w:vMerge w:val="restart"/>
            <w:tcBorders>
              <w:top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2784F3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  <w:proofErr w:type="spellStart"/>
            <w:r w:rsidRPr="006D3359"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  <w:t>pmoA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468BE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A189f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334A3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GGNGACTGGGACTTCTGG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73579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491</w:t>
            </w:r>
          </w:p>
        </w:tc>
        <w:tc>
          <w:tcPr>
            <w:tcW w:w="73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B7EEB9" w14:textId="77777777" w:rsidR="00E275E3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  <w:vertAlign w:val="superscript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2min; 94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45s, 5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(a touchdown from 58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to 5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color w:val="000000"/>
                <w:kern w:val="0"/>
                <w:sz w:val="20"/>
                <w:szCs w:val="20"/>
              </w:rPr>
              <w:t xml:space="preserve">, 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-1.0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, 6 circles) for 1min, 72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2min, and plate read at 83</w:t>
            </w:r>
            <w:r w:rsidRPr="006D3359">
              <w:rPr>
                <w:color w:val="000000"/>
                <w:kern w:val="0"/>
                <w:sz w:val="20"/>
                <w:szCs w:val="20"/>
              </w:rPr>
              <w:t>℃</w:t>
            </w: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10s (35 circles)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</w:t>
            </w:r>
            <w:r w:rsidRPr="001D2318">
              <w:rPr>
                <w:rFonts w:eastAsia="等线"/>
                <w:color w:val="000000"/>
                <w:kern w:val="0"/>
                <w:sz w:val="20"/>
                <w:szCs w:val="20"/>
                <w:vertAlign w:val="superscript"/>
              </w:rPr>
              <w:t>a</w:t>
            </w:r>
          </w:p>
          <w:p w14:paraId="64EB17C8" w14:textId="2541F327" w:rsidR="00992F0F" w:rsidRPr="00992F0F" w:rsidRDefault="00992F0F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>94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2min; 94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60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72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45s (35 circles); 72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5min </w:t>
            </w:r>
            <w:r>
              <w:rPr>
                <w:rFonts w:eastAsia="等线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C2FAB" w14:textId="37DCEF53" w:rsidR="00E275E3" w:rsidRPr="006D3359" w:rsidRDefault="009D1224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begin"/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instrText xml:space="preserve"> ADDIN EN.CITE &lt;EndNote&gt;&lt;Cite&gt;&lt;Author&gt;Horz&lt;/Author&gt;&lt;Year&gt;2001&lt;/Year&gt;&lt;RecNum&gt;105&lt;/RecNum&gt;&lt;DisplayText&gt;[7]&lt;/DisplayText&gt;&lt;record&gt;&lt;rec-number&gt;105&lt;/rec-number&gt;&lt;foreign-keys&gt;&lt;key app="EN" db-id="v9exv5p2utpwpyepeewp5fxcdx50v9exedse"&gt;105&lt;/key&gt;&lt;/foreign-keys&gt;&lt;ref-type name="Journal Article"&gt;17&lt;/ref-type&gt;&lt;contributors&gt;&lt;authors&gt;&lt;author&gt;Horz, Hans Peter&lt;/author&gt;&lt;author&gt;Yimga, Merlin Tchawa&lt;/author&gt;&lt;author&gt;Liesack, Werner&lt;/author&gt;&lt;/authors&gt;&lt;/contributors&gt;&lt;titles&gt;&lt;title&gt;Detection of Methanotroph Diversity on Roots of Submerged Rice Plants by Molecular Retrieval of pmoA, mmoX, mxaF, and 16S rRNA and Ribosomal DNA, Including pmoA-Based Terminal Restriction Fragment Length Polymorphism Profiling&lt;/title&gt;&lt;secondary-title&gt;Applied &amp;amp; Environmental Microbiology&lt;/secondary-title&gt;&lt;/titles&gt;&lt;periodical&gt;&lt;full-title&gt;Applied &amp;amp; Environmental Microbiology&lt;/full-title&gt;&lt;/periodical&gt;&lt;pages&gt;69-70&lt;/pages&gt;&lt;volume&gt;61&lt;/volume&gt;&lt;number&gt;9&lt;/number&gt;&lt;dates&gt;&lt;year&gt;2001&lt;/year&gt;&lt;/dates&gt;&lt;urls&gt;&lt;/urls&gt;&lt;research-notes&gt;pmoA Reference&lt;/research-notes&gt;&lt;/record&gt;&lt;/Cite&gt;&lt;/EndNote&gt;</w:instrTex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separate"/>
            </w:r>
            <w:r>
              <w:rPr>
                <w:rFonts w:eastAsia="等线"/>
                <w:noProof/>
                <w:color w:val="000000"/>
                <w:kern w:val="0"/>
                <w:sz w:val="20"/>
                <w:szCs w:val="20"/>
              </w:rPr>
              <w:t>[8]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</w:tr>
      <w:tr w:rsidR="00E275E3" w:rsidRPr="003D23EE" w14:paraId="7EF9FB78" w14:textId="77777777" w:rsidTr="00E275E3">
        <w:trPr>
          <w:trHeight w:hRule="exact" w:val="284"/>
          <w:jc w:val="center"/>
        </w:trPr>
        <w:tc>
          <w:tcPr>
            <w:tcW w:w="1418" w:type="dxa"/>
            <w:vMerge/>
            <w:tcBorders>
              <w:top w:val="nil"/>
              <w:bottom w:val="nil"/>
              <w:right w:val="nil"/>
            </w:tcBorders>
            <w:hideMark/>
          </w:tcPr>
          <w:p w14:paraId="6526076A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76CF5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mb661r</w:t>
            </w: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BF214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6D3359">
              <w:rPr>
                <w:rFonts w:eastAsia="等线"/>
                <w:color w:val="000000"/>
                <w:kern w:val="0"/>
                <w:sz w:val="20"/>
                <w:szCs w:val="20"/>
              </w:rPr>
              <w:t>CCGGMGCAACGTCYTTACC</w:t>
            </w: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22EBDD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BF6E33" w14:textId="77777777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39077" w14:textId="215E407E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275E3" w:rsidRPr="003D23EE" w14:paraId="5304C163" w14:textId="77777777" w:rsidTr="009D1224">
        <w:trPr>
          <w:trHeight w:hRule="exact" w:val="511"/>
          <w:jc w:val="center"/>
        </w:trPr>
        <w:tc>
          <w:tcPr>
            <w:tcW w:w="1418" w:type="dxa"/>
            <w:vMerge/>
            <w:tcBorders>
              <w:top w:val="nil"/>
              <w:right w:val="nil"/>
            </w:tcBorders>
            <w:hideMark/>
          </w:tcPr>
          <w:p w14:paraId="57312D6B" w14:textId="77777777" w:rsidR="00E275E3" w:rsidRPr="006D3359" w:rsidRDefault="00E275E3" w:rsidP="00E275E3">
            <w:pPr>
              <w:jc w:val="center"/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A84168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E1FCF7" w14:textId="77777777" w:rsidR="00E275E3" w:rsidRPr="006D3359" w:rsidRDefault="00E275E3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B23C77" w14:textId="77777777" w:rsidR="00992F0F" w:rsidRPr="006D3359" w:rsidRDefault="00992F0F" w:rsidP="009D1224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C66590" w14:textId="77777777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33855" w14:textId="77777777" w:rsidR="00E275E3" w:rsidRPr="00992F0F" w:rsidRDefault="00E275E3" w:rsidP="00E275E3">
            <w:pPr>
              <w:jc w:val="center"/>
              <w:rPr>
                <w:rFonts w:eastAsia="Times New Roman"/>
                <w:b/>
                <w:kern w:val="0"/>
                <w:sz w:val="20"/>
                <w:szCs w:val="20"/>
              </w:rPr>
            </w:pPr>
          </w:p>
        </w:tc>
      </w:tr>
      <w:tr w:rsidR="00E275E3" w:rsidRPr="003D23EE" w14:paraId="1EF6E006" w14:textId="77777777" w:rsidTr="009D1224">
        <w:trPr>
          <w:trHeight w:hRule="exact" w:val="68"/>
          <w:jc w:val="center"/>
        </w:trPr>
        <w:tc>
          <w:tcPr>
            <w:tcW w:w="1418" w:type="dxa"/>
            <w:tcBorders>
              <w:top w:val="nil"/>
              <w:bottom w:val="single" w:sz="4" w:space="0" w:color="auto"/>
              <w:right w:val="nil"/>
            </w:tcBorders>
          </w:tcPr>
          <w:p w14:paraId="787BC8C1" w14:textId="77777777" w:rsidR="00E275E3" w:rsidRPr="006D3359" w:rsidRDefault="00E275E3" w:rsidP="00E275E3">
            <w:pPr>
              <w:rPr>
                <w:rFonts w:eastAsia="等线"/>
                <w:i/>
                <w:iCs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D1937E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3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141A85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3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C4A40AD" w14:textId="77777777" w:rsidR="00E275E3" w:rsidRPr="006D3359" w:rsidRDefault="00E275E3" w:rsidP="00E275E3">
            <w:pPr>
              <w:jc w:val="center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734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9FF6F4" w14:textId="58DE21D9" w:rsidR="00E275E3" w:rsidRPr="006D3359" w:rsidRDefault="00E275E3" w:rsidP="00E275E3">
            <w:pPr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9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>4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2min; 94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60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 for 30s, 72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>for 45s (35 circles); 72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>℃</w:t>
            </w:r>
            <w:r>
              <w:rPr>
                <w:rFonts w:eastAsia="等线" w:hint="eastAsia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eastAsia="等线"/>
                <w:color w:val="000000"/>
                <w:kern w:val="0"/>
                <w:sz w:val="20"/>
                <w:szCs w:val="20"/>
              </w:rPr>
              <w:t xml:space="preserve">for 5min </w:t>
            </w:r>
            <w:r w:rsidRPr="001D2318">
              <w:rPr>
                <w:rFonts w:eastAsia="等线"/>
                <w:color w:val="000000"/>
                <w:kern w:val="0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D1BAC5" w14:textId="77777777" w:rsidR="00E275E3" w:rsidRPr="006D3359" w:rsidRDefault="00E275E3" w:rsidP="00E275E3">
            <w:pPr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</w:tr>
    </w:tbl>
    <w:p w14:paraId="7B6B7177" w14:textId="21C66F6C" w:rsidR="00BB41BB" w:rsidRPr="00C62BDC" w:rsidRDefault="001F0900" w:rsidP="0053723E">
      <w:pPr>
        <w:spacing w:before="120" w:after="240" w:line="0" w:lineRule="atLeast"/>
        <w:rPr>
          <w:b/>
          <w:noProof/>
          <w:szCs w:val="21"/>
        </w:rPr>
        <w:sectPr w:rsidR="00BB41BB" w:rsidRPr="00C62BDC" w:rsidSect="004A4501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  <w:r>
        <w:rPr>
          <w:b/>
          <w:noProof/>
          <w:szCs w:val="21"/>
        </w:rPr>
        <w:t xml:space="preserve">a. </w:t>
      </w:r>
      <w:r w:rsidRPr="0083688C">
        <w:rPr>
          <w:b/>
          <w:noProof/>
          <w:szCs w:val="21"/>
        </w:rPr>
        <w:t>The</w:t>
      </w:r>
      <w:r>
        <w:rPr>
          <w:b/>
          <w:noProof/>
          <w:szCs w:val="21"/>
        </w:rPr>
        <w:t xml:space="preserve"> thermal</w:t>
      </w:r>
      <w:r w:rsidRPr="0083688C">
        <w:rPr>
          <w:b/>
          <w:noProof/>
          <w:szCs w:val="21"/>
        </w:rPr>
        <w:t xml:space="preserve"> condition used in the qPCR for </w:t>
      </w:r>
      <w:r w:rsidRPr="0083688C">
        <w:rPr>
          <w:b/>
          <w:i/>
          <w:noProof/>
          <w:szCs w:val="21"/>
        </w:rPr>
        <w:t>pmoA</w:t>
      </w:r>
      <w:r w:rsidRPr="0083688C">
        <w:rPr>
          <w:b/>
          <w:noProof/>
          <w:szCs w:val="21"/>
        </w:rPr>
        <w:t xml:space="preserve"> gene;</w:t>
      </w:r>
      <w:r>
        <w:rPr>
          <w:rStyle w:val="af4"/>
          <w:rFonts w:hint="eastAsia"/>
        </w:rPr>
        <w:t xml:space="preserve"> </w:t>
      </w:r>
      <w:r>
        <w:rPr>
          <w:b/>
          <w:noProof/>
          <w:szCs w:val="21"/>
        </w:rPr>
        <w:t>b. T</w:t>
      </w:r>
      <w:r w:rsidRPr="0083688C">
        <w:rPr>
          <w:b/>
          <w:noProof/>
          <w:szCs w:val="21"/>
        </w:rPr>
        <w:t>he thermal condition used in t</w:t>
      </w:r>
      <w:r w:rsidR="004A1CFF">
        <w:rPr>
          <w:b/>
          <w:noProof/>
          <w:szCs w:val="21"/>
        </w:rPr>
        <w:t>he PCR for illumina sequenc</w:t>
      </w:r>
      <w:r w:rsidR="00A66471">
        <w:rPr>
          <w:b/>
          <w:noProof/>
          <w:szCs w:val="21"/>
        </w:rPr>
        <w:t>e</w:t>
      </w:r>
    </w:p>
    <w:p w14:paraId="54E11FC2" w14:textId="77777777" w:rsidR="004A4501" w:rsidRPr="00A759A4" w:rsidRDefault="004A4501" w:rsidP="004A4501">
      <w:pPr>
        <w:spacing w:line="360" w:lineRule="auto"/>
        <w:rPr>
          <w:sz w:val="24"/>
          <w:szCs w:val="24"/>
        </w:rPr>
      </w:pPr>
      <w:r w:rsidRPr="00FD0BB7">
        <w:rPr>
          <w:b/>
          <w:sz w:val="24"/>
          <w:szCs w:val="24"/>
        </w:rPr>
        <w:lastRenderedPageBreak/>
        <w:t>Supplementary Table 2.</w:t>
      </w:r>
      <w:r w:rsidRPr="006F4189">
        <w:rPr>
          <w:sz w:val="24"/>
          <w:szCs w:val="24"/>
        </w:rPr>
        <w:t xml:space="preserve"> </w:t>
      </w:r>
      <w:r w:rsidRPr="00A759A4">
        <w:rPr>
          <w:sz w:val="24"/>
          <w:szCs w:val="24"/>
        </w:rPr>
        <w:t>Spearman’s correlation among the soil properties, functional gene</w:t>
      </w:r>
      <w:r>
        <w:rPr>
          <w:rFonts w:hint="eastAsia"/>
          <w:sz w:val="24"/>
          <w:szCs w:val="24"/>
        </w:rPr>
        <w:t xml:space="preserve"> abundance</w:t>
      </w:r>
      <w:r w:rsidRPr="00A759A4">
        <w:rPr>
          <w:sz w:val="24"/>
          <w:szCs w:val="24"/>
        </w:rPr>
        <w:t>s</w:t>
      </w:r>
      <w:r>
        <w:rPr>
          <w:rFonts w:hint="eastAsia"/>
          <w:sz w:val="24"/>
          <w:szCs w:val="24"/>
        </w:rPr>
        <w:t>,</w:t>
      </w:r>
      <w:r w:rsidRPr="00A759A4">
        <w:rPr>
          <w:sz w:val="24"/>
          <w:szCs w:val="24"/>
        </w:rPr>
        <w:t xml:space="preserve"> and </w:t>
      </w:r>
      <w:r>
        <w:rPr>
          <w:rFonts w:hint="eastAsia"/>
          <w:sz w:val="24"/>
          <w:szCs w:val="24"/>
        </w:rPr>
        <w:t xml:space="preserve">the </w:t>
      </w:r>
      <w:r w:rsidRPr="00A759A4">
        <w:rPr>
          <w:sz w:val="24"/>
          <w:szCs w:val="24"/>
        </w:rPr>
        <w:t>CH</w:t>
      </w:r>
      <w:r w:rsidRPr="00A759A4">
        <w:rPr>
          <w:sz w:val="24"/>
          <w:szCs w:val="24"/>
          <w:vertAlign w:val="subscript"/>
        </w:rPr>
        <w:t>4</w:t>
      </w:r>
      <w:r w:rsidRPr="00A759A4">
        <w:rPr>
          <w:sz w:val="24"/>
          <w:szCs w:val="24"/>
        </w:rPr>
        <w:t xml:space="preserve"> and N</w:t>
      </w:r>
      <w:r w:rsidRPr="00A759A4">
        <w:rPr>
          <w:sz w:val="24"/>
          <w:szCs w:val="24"/>
          <w:vertAlign w:val="subscript"/>
        </w:rPr>
        <w:t>2</w:t>
      </w:r>
      <w:r w:rsidRPr="00A759A4">
        <w:rPr>
          <w:sz w:val="24"/>
          <w:szCs w:val="24"/>
        </w:rPr>
        <w:t>O emissions during the rice grow</w:t>
      </w:r>
      <w:r>
        <w:rPr>
          <w:rFonts w:hint="eastAsia"/>
          <w:sz w:val="24"/>
          <w:szCs w:val="24"/>
        </w:rPr>
        <w:t>ing</w:t>
      </w:r>
      <w:r w:rsidRPr="00A759A4">
        <w:rPr>
          <w:sz w:val="24"/>
          <w:szCs w:val="24"/>
        </w:rPr>
        <w:t xml:space="preserve"> season in 2016.</w:t>
      </w:r>
    </w:p>
    <w:tbl>
      <w:tblPr>
        <w:tblW w:w="15479" w:type="dxa"/>
        <w:jc w:val="center"/>
        <w:tblLook w:val="04A0" w:firstRow="1" w:lastRow="0" w:firstColumn="1" w:lastColumn="0" w:noHBand="0" w:noVBand="1"/>
      </w:tblPr>
      <w:tblGrid>
        <w:gridCol w:w="474"/>
        <w:gridCol w:w="1369"/>
        <w:gridCol w:w="851"/>
        <w:gridCol w:w="850"/>
        <w:gridCol w:w="910"/>
        <w:gridCol w:w="850"/>
        <w:gridCol w:w="736"/>
        <w:gridCol w:w="823"/>
        <w:gridCol w:w="736"/>
        <w:gridCol w:w="740"/>
        <w:gridCol w:w="740"/>
        <w:gridCol w:w="838"/>
        <w:gridCol w:w="803"/>
        <w:gridCol w:w="740"/>
        <w:gridCol w:w="834"/>
        <w:gridCol w:w="736"/>
        <w:gridCol w:w="740"/>
        <w:gridCol w:w="736"/>
        <w:gridCol w:w="1017"/>
      </w:tblGrid>
      <w:tr w:rsidR="00A77D4A" w:rsidRPr="009467F4" w14:paraId="20745B0B" w14:textId="77777777" w:rsidTr="007B2FE8">
        <w:trPr>
          <w:divId w:val="501310910"/>
          <w:trHeight w:val="180"/>
          <w:jc w:val="center"/>
        </w:trPr>
        <w:tc>
          <w:tcPr>
            <w:tcW w:w="474" w:type="dxa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3FCF1" w14:textId="77777777" w:rsidR="00A77D4A" w:rsidRPr="00334C99" w:rsidRDefault="00A77D4A" w:rsidP="00A77D4A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Soil</w:t>
            </w:r>
          </w:p>
        </w:tc>
        <w:tc>
          <w:tcPr>
            <w:tcW w:w="136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B8C9C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DF518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pH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06AF1" w14:textId="59668DB8" w:rsidR="00A77D4A" w:rsidRPr="00334C99" w:rsidRDefault="00A77D4A" w:rsidP="009467F4">
            <w:pPr>
              <w:widowControl/>
              <w:spacing w:line="20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surface</w:t>
            </w:r>
          </w:p>
        </w:tc>
        <w:tc>
          <w:tcPr>
            <w:tcW w:w="91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3757F" w14:textId="2EEB30B5" w:rsidR="00A77D4A" w:rsidRPr="00334C99" w:rsidRDefault="00A77D4A" w:rsidP="009467F4">
            <w:pPr>
              <w:widowControl/>
              <w:spacing w:line="20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subsurface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F49BA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73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C2E14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O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3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23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07002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DOC</w:t>
            </w:r>
          </w:p>
        </w:tc>
        <w:tc>
          <w:tcPr>
            <w:tcW w:w="73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C5E627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N</w:t>
            </w:r>
          </w:p>
        </w:tc>
        <w:tc>
          <w:tcPr>
            <w:tcW w:w="7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B2F73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C</w:t>
            </w:r>
          </w:p>
        </w:tc>
        <w:tc>
          <w:tcPr>
            <w:tcW w:w="7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81AFA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/N</w:t>
            </w:r>
          </w:p>
        </w:tc>
        <w:tc>
          <w:tcPr>
            <w:tcW w:w="7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2FDE9D" w14:textId="2BD829C3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Bacteria</w:t>
            </w:r>
            <w:r w:rsidR="00F10D0F" w:rsidRPr="00334C99">
              <w:rPr>
                <w:rFonts w:hint="eastAsia"/>
                <w:b/>
                <w:bCs/>
                <w:kern w:val="0"/>
                <w:sz w:val="16"/>
                <w:szCs w:val="16"/>
              </w:rPr>
              <w:t>l</w:t>
            </w:r>
          </w:p>
        </w:tc>
        <w:tc>
          <w:tcPr>
            <w:tcW w:w="80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7BCED5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archaeal</w:t>
            </w:r>
          </w:p>
        </w:tc>
        <w:tc>
          <w:tcPr>
            <w:tcW w:w="7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A71C8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K</w:t>
            </w:r>
            <w:proofErr w:type="spellEnd"/>
          </w:p>
        </w:tc>
        <w:tc>
          <w:tcPr>
            <w:tcW w:w="834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BEC88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S</w:t>
            </w:r>
            <w:proofErr w:type="spellEnd"/>
          </w:p>
        </w:tc>
        <w:tc>
          <w:tcPr>
            <w:tcW w:w="73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E064E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osZ</w:t>
            </w:r>
            <w:proofErr w:type="spellEnd"/>
          </w:p>
        </w:tc>
        <w:tc>
          <w:tcPr>
            <w:tcW w:w="740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4C390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mcrA</w:t>
            </w:r>
            <w:proofErr w:type="spellEnd"/>
          </w:p>
        </w:tc>
        <w:tc>
          <w:tcPr>
            <w:tcW w:w="73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F545D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pmoA</w:t>
            </w:r>
            <w:proofErr w:type="spellEnd"/>
          </w:p>
        </w:tc>
        <w:tc>
          <w:tcPr>
            <w:tcW w:w="1017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440BD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mcrA</w:t>
            </w:r>
            <w:proofErr w:type="spellEnd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/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pmoA</w:t>
            </w:r>
            <w:proofErr w:type="spellEnd"/>
          </w:p>
        </w:tc>
      </w:tr>
      <w:tr w:rsidR="00A77D4A" w:rsidRPr="009467F4" w14:paraId="10F85EE6" w14:textId="77777777" w:rsidTr="007B2FE8">
        <w:trPr>
          <w:divId w:val="501310910"/>
          <w:trHeight w:val="180"/>
          <w:jc w:val="center"/>
        </w:trPr>
        <w:tc>
          <w:tcPr>
            <w:tcW w:w="474" w:type="dxa"/>
            <w:vMerge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D57A4E" w14:textId="77777777" w:rsidR="00A77D4A" w:rsidRPr="00334C99" w:rsidRDefault="00A77D4A" w:rsidP="00A77D4A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5AC1DCD9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851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A425ADB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EA45E39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91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2BF824E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47F6BCC2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FB430D2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1EC1DA08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DD63469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6DA548E7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8EABEED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0AB716C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C2B28A8" w14:textId="77777777" w:rsidR="00A77D4A" w:rsidRPr="00334C99" w:rsidRDefault="00A77D4A" w:rsidP="009467F4">
            <w:pPr>
              <w:widowControl/>
              <w:spacing w:line="20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 xml:space="preserve"> 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7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EC38881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E587DAC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23DA3442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5139CB9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C702964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55F0C668" w14:textId="77777777" w:rsidR="00A77D4A" w:rsidRPr="00334C99" w:rsidRDefault="00A77D4A" w:rsidP="009467F4">
            <w:pPr>
              <w:widowControl/>
              <w:spacing w:line="200" w:lineRule="exact"/>
              <w:jc w:val="left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</w:p>
        </w:tc>
      </w:tr>
      <w:tr w:rsidR="009467F4" w:rsidRPr="009467F4" w14:paraId="4E146843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D4C3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Y</w:t>
            </w:r>
          </w:p>
        </w:tc>
        <w:tc>
          <w:tcPr>
            <w:tcW w:w="136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4279DB" w14:textId="642B0B80" w:rsidR="009467F4" w:rsidRPr="00334C99" w:rsidRDefault="009467F4" w:rsidP="0014543E">
            <w:pPr>
              <w:widowControl/>
              <w:spacing w:line="18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</w:t>
            </w:r>
            <w:r w:rsidRPr="00334C99">
              <w:rPr>
                <w:iCs/>
                <w:kern w:val="0"/>
                <w:sz w:val="16"/>
                <w:szCs w:val="16"/>
              </w:rPr>
              <w:t>sur</w:t>
            </w:r>
            <w:r w:rsidR="00A77D4A" w:rsidRPr="00334C99">
              <w:rPr>
                <w:iCs/>
                <w:kern w:val="0"/>
                <w:sz w:val="16"/>
                <w:szCs w:val="16"/>
              </w:rPr>
              <w:t>face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99B2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54*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D203C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7D69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11F6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BE682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E0FF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A8076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0872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BDDED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1C0D0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C43F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38620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6683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8B12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A07D8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FCA0E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B47C6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3CF63FB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0A6B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85BD3" w14:textId="40E0BF9C" w:rsidR="009467F4" w:rsidRPr="00334C99" w:rsidRDefault="009467F4" w:rsidP="0014543E">
            <w:pPr>
              <w:widowControl/>
              <w:spacing w:line="18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</w:t>
            </w:r>
            <w:r w:rsidRPr="00334C99">
              <w:rPr>
                <w:iCs/>
                <w:kern w:val="0"/>
                <w:sz w:val="16"/>
                <w:szCs w:val="16"/>
              </w:rPr>
              <w:t>sub</w:t>
            </w:r>
            <w:r w:rsidR="00A77D4A" w:rsidRPr="00334C99">
              <w:rPr>
                <w:iCs/>
                <w:kern w:val="0"/>
                <w:sz w:val="16"/>
                <w:szCs w:val="16"/>
              </w:rPr>
              <w:t>surfac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7810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E899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57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40623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045FB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824B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4DC9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F667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5AECB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85B0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093C6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87A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4B15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73567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96F4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F7C7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5DFF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E6D5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6A7E2371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F6E22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E3B5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6942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D799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71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DD01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58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C524C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19E8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B2A2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E2D0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3661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5FC7A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A7ED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215D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EDAC0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C91B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EA37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12C5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E32C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0140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043F8F8F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2956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CA1A6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O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3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3018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DC54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1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4E6B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4CD3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68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231D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CEE40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0F49C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EDBD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3D06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AF7D8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E6F2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B8C0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7C65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1546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40720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3326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91C50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14B28CF3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730C6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FD91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DOC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28CD2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22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3442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2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B91F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5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CAC6B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8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5E6C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64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2E54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840E6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A0F7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1087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EF0A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4448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6293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8F17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40FB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B9CC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A21B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BCFFE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4044737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D6110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2A9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C2C66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42536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27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7800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7309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1FAC2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B4C5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3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4BD9E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F447C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20EF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B598C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B33C8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6A56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4DC8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ADEF8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CAF3D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A861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6A5D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10A0733A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0E273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46A4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C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D660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88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004A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8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EE93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58A1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5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3F8D8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9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4CFC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3E26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20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52675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530BC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6F03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692BB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DFF5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FA795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0EB1D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847E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B9D3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A620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101EF7B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13E2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94B7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/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80AED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41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FE77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1E873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6D09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5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C983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59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97E5F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8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5D53B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67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0CB4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979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237A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FE06F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10E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AC88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ABCAB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DC3D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F3A1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8471A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9D43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51116B2D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11974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60F7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bacterial</w:t>
            </w: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 xml:space="preserve"> 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BD4F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6034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99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8F58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83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7F954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21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FAEB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2DC8F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41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829D2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D354E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5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C1DA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6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B127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06E4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31D6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9B546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0D8E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E746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13925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E1088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44497560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497D6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CD36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archaeal</w:t>
            </w: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 xml:space="preserve"> 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25E67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08105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1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8C08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E3DD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58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86B89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63889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8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CC54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9115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AA9D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18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23882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28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2A5C1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AB83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AE19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4E1BA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6AFE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7F90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96AF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4B7B7470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8B01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7BEB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K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5B547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3E34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6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2B4F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46A7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4A30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4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E466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5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501D5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1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1408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488C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0141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1E4E2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6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90BA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1F71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00D6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6E4A0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A0DA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8AEB8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4B9148DA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2EBC0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08CD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S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72F2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27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9B7D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769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EEC4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55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4A4D1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31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C05C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78E4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8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18DBA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01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E9A0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58305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14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3A17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3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5677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AED38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70FE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A1F8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078B1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04C3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8F02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492FFD4A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A4C0B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301E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osZ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EDD72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50A1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01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1741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55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0F7EB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50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DA6C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72CCE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78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2C43E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2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363B1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863F2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0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13B1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87*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4DA9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2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2A8A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7CC15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86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11388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B2C02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817C1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270D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3A09AC9D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14CC2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9174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mcr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2F35E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66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44F8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767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DB380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75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0F31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75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A37A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02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514D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14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EA9D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03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F5ABF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D2F1E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8111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8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D3E90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FBDB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3EA95E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10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44D5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480CC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EDFA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797DC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9467F4" w:rsidRPr="009467F4" w14:paraId="04155373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2FC6C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9553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p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76530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92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B202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65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D93B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18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48D6F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08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6C2C8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F6277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40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54DEF0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6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98DC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C1F1E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3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9EB2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39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446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1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20C9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9BE0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32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2C86E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729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54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C6A5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96BB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</w:tr>
      <w:tr w:rsidR="009467F4" w:rsidRPr="009467F4" w14:paraId="558EDE6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2F16B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6CC8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mcrA</w:t>
            </w:r>
            <w:proofErr w:type="spellEnd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/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p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607E4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D8541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55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1EACF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71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DEDC9F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42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28586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91D4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34FE17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49544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F3488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6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F35BA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71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ECDEC2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5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AAF8B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9D0CA9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B8CD5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68E43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03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9C73BD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7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0D381" w14:textId="77777777" w:rsidR="009467F4" w:rsidRPr="00334C99" w:rsidRDefault="009467F4" w:rsidP="0014543E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</w:tr>
      <w:tr w:rsidR="00D31188" w:rsidRPr="009467F4" w14:paraId="71EC4EBD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F69D0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F4368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E (C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DC5FA3" w14:textId="035A8C8E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34DC974" w14:textId="43CEC7B4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A364DCB" w14:textId="6ED00CFE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5338BD" w14:textId="3E8F6CDA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58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B49C41" w14:textId="1F4FB559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8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2DB2B2C" w14:textId="4FECDC1E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5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D1434B8" w14:textId="4CC53AFF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372260" w14:textId="45752925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D2EAB2B" w14:textId="3AB8487C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25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26978D9" w14:textId="4AC180EE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83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34DE9C9" w14:textId="7C7C1A0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5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F0E8C67" w14:textId="3FFF6A24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2D10BA" w14:textId="4497BAA0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56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E78A15" w14:textId="0BDF53E9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A931A8" w14:textId="11A2C593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3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E2AE55" w14:textId="2C824729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23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C46C479" w14:textId="1CF0B08F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76**</w:t>
            </w:r>
          </w:p>
        </w:tc>
      </w:tr>
      <w:tr w:rsidR="00D31188" w:rsidRPr="009467F4" w14:paraId="25EE89F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95A15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C84F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E(N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2</w:t>
            </w:r>
            <w:r w:rsidRPr="00334C99">
              <w:rPr>
                <w:kern w:val="0"/>
                <w:sz w:val="16"/>
                <w:szCs w:val="16"/>
              </w:rPr>
              <w:t>O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C65CE32" w14:textId="78ACBA00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10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8A44588" w14:textId="156889D0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6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10C456D" w14:textId="667BB51F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ED04A54" w14:textId="32E047D2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7C0494B" w14:textId="613009CB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37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C86E60" w14:textId="0AF4AE08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02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23F588F" w14:textId="67C510FE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70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3506D8" w14:textId="0E29C0EF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697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545C58" w14:textId="72DB5070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682**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3677E94" w14:textId="62A9BAB1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9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6FA8BD" w14:textId="246C089F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4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A9449C" w14:textId="5F9379F3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B9E85E" w14:textId="37BA565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3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91433DE" w14:textId="028F1323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5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169DB2" w14:textId="45DDDCCA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3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9AC8B89" w14:textId="6B6BF844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5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B71C065" w14:textId="2820331A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9</w:t>
            </w:r>
          </w:p>
        </w:tc>
      </w:tr>
      <w:tr w:rsidR="00D31188" w:rsidRPr="009467F4" w14:paraId="060D4FBB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F365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5C77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</w:rPr>
              <w:t xml:space="preserve"> flux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01B16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7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FF13B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08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4D4F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89B32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49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AAF9A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0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903C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53411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96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4C7A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B2ED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0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11FF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97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4E8C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1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32F92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D258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E4CBF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261A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14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84A9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09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F221F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87**</w:t>
            </w:r>
          </w:p>
        </w:tc>
      </w:tr>
      <w:tr w:rsidR="00D31188" w:rsidRPr="009467F4" w14:paraId="5C835CAA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B8745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547C1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2</w:t>
            </w:r>
            <w:r w:rsidRPr="00334C99">
              <w:rPr>
                <w:kern w:val="0"/>
                <w:sz w:val="16"/>
                <w:szCs w:val="16"/>
              </w:rPr>
              <w:t>O flux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A08B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4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9D972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C3C8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59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B226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14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125EB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07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C97C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41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4014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1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2FD9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76F45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5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88F59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41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4273F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681AA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6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37AE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3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E715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97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F01C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5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3193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32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8B0D1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61</w:t>
            </w:r>
          </w:p>
        </w:tc>
      </w:tr>
      <w:tr w:rsidR="00D31188" w:rsidRPr="009467F4" w14:paraId="403EDF89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86D00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6A5E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78870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E21DF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A5876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8EE2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E5700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70A1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BF15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07A6A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90FFA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D73E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43450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BB95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C2275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6CA58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15F85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E5F1F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02CA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1AFE9240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259D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BH</w:t>
            </w: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C98F8" w14:textId="2329542A" w:rsidR="00D31188" w:rsidRPr="00334C99" w:rsidRDefault="00D31188" w:rsidP="00D31188">
            <w:pPr>
              <w:widowControl/>
              <w:spacing w:line="18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</w:t>
            </w:r>
            <w:r w:rsidRPr="00334C99">
              <w:rPr>
                <w:iCs/>
                <w:kern w:val="0"/>
                <w:sz w:val="16"/>
                <w:szCs w:val="16"/>
              </w:rPr>
              <w:t>sur</w:t>
            </w:r>
            <w:r w:rsidR="00A77D4A" w:rsidRPr="00334C99">
              <w:rPr>
                <w:iCs/>
                <w:kern w:val="0"/>
                <w:sz w:val="16"/>
                <w:szCs w:val="16"/>
              </w:rPr>
              <w:t>fac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5271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694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9F57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DA10E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C806F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0651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F3B75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CC779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4BB8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B753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DE31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E47F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BC1A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61AF6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242E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C8A6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F5808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4FC9D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1609C7DC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D58A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DAE84" w14:textId="064280FF" w:rsidR="00D31188" w:rsidRPr="00334C99" w:rsidRDefault="00D31188" w:rsidP="00D31188">
            <w:pPr>
              <w:widowControl/>
              <w:spacing w:line="180" w:lineRule="exact"/>
              <w:jc w:val="center"/>
              <w:rPr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i/>
                <w:iCs/>
                <w:kern w:val="0"/>
                <w:sz w:val="16"/>
                <w:szCs w:val="16"/>
              </w:rPr>
              <w:t>Eh-</w:t>
            </w:r>
            <w:r w:rsidRPr="00334C99">
              <w:rPr>
                <w:iCs/>
                <w:kern w:val="0"/>
                <w:sz w:val="16"/>
                <w:szCs w:val="16"/>
              </w:rPr>
              <w:t>sub</w:t>
            </w:r>
            <w:r w:rsidR="00A77D4A" w:rsidRPr="00334C99">
              <w:rPr>
                <w:iCs/>
                <w:kern w:val="0"/>
                <w:sz w:val="16"/>
                <w:szCs w:val="16"/>
              </w:rPr>
              <w:t>surfac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CE73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97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F7DC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96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90FB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D946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3565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3108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EFB1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23839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7BF05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C084E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B6CA4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7B39D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6FFD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70CCF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409F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FAB6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EE09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33FF2189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50AB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875AE" w14:textId="31F80791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+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87695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72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0A28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690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C87EF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639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BBCD1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7621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39EBE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1D0DC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A6A97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0251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5B4AD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537E3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CCDF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16E82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D5156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4011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C9B66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857D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32C11E76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B6486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57EA0" w14:textId="2B45F47B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NO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3</w:t>
            </w:r>
            <w:r w:rsidRPr="00334C99">
              <w:rPr>
                <w:kern w:val="0"/>
                <w:sz w:val="16"/>
                <w:szCs w:val="16"/>
                <w:vertAlign w:val="superscript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791B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36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E38A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01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CF4AD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58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6BF1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ED7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F822F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62306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6BA2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F430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3A4DF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CEA77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FB882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306A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43F1C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9EBAA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B795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1A4B2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7BF286D8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A56C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0F0A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DOC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E26D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22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5DC7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54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C724C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32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9FF6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0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876A6" w14:textId="0E2D1016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6</w:t>
            </w:r>
            <w:r w:rsidR="007B2FE8" w:rsidRPr="00334C99">
              <w:rPr>
                <w:kern w:val="0"/>
                <w:sz w:val="16"/>
                <w:szCs w:val="16"/>
              </w:rPr>
              <w:t>5</w:t>
            </w:r>
            <w:r w:rsidRPr="00334C99">
              <w:rPr>
                <w:kern w:val="0"/>
                <w:sz w:val="16"/>
                <w:szCs w:val="16"/>
              </w:rPr>
              <w:t>*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CA2C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DDCE3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CDB9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1E26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16CD5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CFCF6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55867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4D62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87C4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5393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FCE8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425CE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52393A57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BFB8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CB1E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2282B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FCF04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7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9BD40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1D56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4A77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3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A1C9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9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7667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335B5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431C1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98E31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4CA93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03B3B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2311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F1653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4DB7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4B1C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4428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6C6933E5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7FFA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C3FEE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TC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16CBB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1351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EB3D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6C61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AC2B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6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CB63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45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6CCE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877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0400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64C1D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CBCD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4F08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D1B6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1118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B9B95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08F86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E7C8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C439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165F1B97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8BBC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85DD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/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44E2D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BE1A0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1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88D6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5779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8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AC20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3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51D03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5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DDA1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30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94BE2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808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0E76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9CA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744FD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26C88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71D4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B4F3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BA93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72C1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4813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7A736526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B2313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60DA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bacterial</w:t>
            </w: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 xml:space="preserve"> 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15916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749C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9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55FD6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E8504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13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5BD20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37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4955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0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329CD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6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8140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6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589F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9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B9E4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2FA4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E9623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6AD18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5A65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FB90E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F2CF5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8821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78C58E5B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C570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32A2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kern w:val="0"/>
                <w:sz w:val="16"/>
                <w:szCs w:val="16"/>
              </w:rPr>
              <w:t>archaeal</w:t>
            </w: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 xml:space="preserve"> </w:t>
            </w: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a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9574D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F041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2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3CA67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C1C3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627DA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A970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6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0C5F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7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6F66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37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6F82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6*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3AAEE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9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4063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7F5E5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250A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EDC20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8936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AC31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BDEF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55D367DC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F3371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534E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K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BBA6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A6FD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6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03E1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CB467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3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BD13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5566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11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FEB0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81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86E4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6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5C0BB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05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3B18F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76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A9F1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7096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2FB30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F3860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6AAC9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CE19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766E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79F126B2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448C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7C1D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irS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C3677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30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5E3D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33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E2F9E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45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9B3A9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34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22802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3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9B29D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18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A0F67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D345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49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6E9F8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7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B3D1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79*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943C3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6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D6796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35**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FCF8A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DCF9F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6E288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5E54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91ED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5B601464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667FF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7DF9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nosZ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9EB9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81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0C9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7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934F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28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B22D5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66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8155B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59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3214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98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E0970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43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0ED98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02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B34A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63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EED9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70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E73C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2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D998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37**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B738E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23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0E57C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4B063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39AB3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B45C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32A52F52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FB3645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DA4C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mcr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7F4A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25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C0D27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95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7742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29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0C4B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11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58005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1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2E61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6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21FA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4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529F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738C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76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89FA8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9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5D6EA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33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6AD36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05*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E305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3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D1BD2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2F79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1ED9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3C1F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</w:tr>
      <w:tr w:rsidR="00D31188" w:rsidRPr="009467F4" w14:paraId="16B1CD2E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529A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C468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proofErr w:type="spellStart"/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pmoA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5ABF3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5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5E1A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8F244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708D3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0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75340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8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17BE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1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BACA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70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B768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12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E2C0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BB10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43*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42507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70FD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59*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8C20A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8E647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28*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71A2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68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F3BE6F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DD87D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</w:tr>
      <w:tr w:rsidR="00D31188" w:rsidRPr="009467F4" w14:paraId="365E7870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19116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rFonts w:eastAsia="Times New Roman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DCFB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b/>
                <w:bCs/>
                <w:i/>
                <w:iCs/>
                <w:kern w:val="0"/>
                <w:sz w:val="16"/>
                <w:szCs w:val="16"/>
              </w:rPr>
            </w:pPr>
            <w:r w:rsidRPr="00334C99">
              <w:rPr>
                <w:b/>
                <w:bCs/>
                <w:i/>
                <w:iCs/>
                <w:kern w:val="0"/>
                <w:sz w:val="16"/>
                <w:szCs w:val="16"/>
              </w:rPr>
              <w:t>ratio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D6B93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8D022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82CFE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2E728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3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6AF66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60*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B6D1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5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5C502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39E8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55F28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35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6933D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74*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B75B6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6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F85FC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65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3D73B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1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4E599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3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78FF63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17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A6CE1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314*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5FCD94" w14:textId="77777777" w:rsidR="00D31188" w:rsidRPr="00334C99" w:rsidRDefault="00D31188" w:rsidP="00D31188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1</w:t>
            </w:r>
          </w:p>
        </w:tc>
      </w:tr>
      <w:tr w:rsidR="005636F1" w:rsidRPr="009467F4" w14:paraId="52380172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3F3A13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3DF7D" w14:textId="0422A30C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E (C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</w:rPr>
              <w:t>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6C1B087" w14:textId="1F56CF42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9DF706" w14:textId="6059E99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1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1A5BB4" w14:textId="74646003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3CB68C" w14:textId="49C43878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53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433EE81" w14:textId="07B7244C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18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5195F0" w14:textId="17F81CC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41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FF2188B" w14:textId="2474B55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7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5A445D1" w14:textId="2C5E9E08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7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A173B0B" w14:textId="44E16C4D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82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40DFDA" w14:textId="1704A62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49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D87348" w14:textId="2868153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CB56C3" w14:textId="3C03BFE5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8CC6D3B" w14:textId="76E57BE5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43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587239D" w14:textId="5CCEF9E0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0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6DF3D5" w14:textId="0B54DF9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66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1301C41" w14:textId="521370B0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72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B8B658" w14:textId="4ED6E3E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99*</w:t>
            </w:r>
          </w:p>
        </w:tc>
      </w:tr>
      <w:tr w:rsidR="005636F1" w:rsidRPr="009467F4" w14:paraId="35F5E192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C4416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ECD963" w14:textId="02671D5A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E(N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2</w:t>
            </w:r>
            <w:r w:rsidRPr="00334C99">
              <w:rPr>
                <w:kern w:val="0"/>
                <w:sz w:val="16"/>
                <w:szCs w:val="16"/>
              </w:rPr>
              <w:t>O)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B5C52D4" w14:textId="189A0FFB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36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FE25AC4" w14:textId="6963D694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9C1038C" w14:textId="362BCB6A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47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CB1CC61" w14:textId="492762F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580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BFA79C2" w14:textId="070DA10A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1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31DDD1F" w14:textId="30E7AC4A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32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BB8B958" w14:textId="42C95A71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33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8AB1899" w14:textId="419F666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55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DB5ED3" w14:textId="1B2991C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49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D1BC29" w14:textId="24CB71B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9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12C6650" w14:textId="2BD73AB3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56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5DB061" w14:textId="7AF3B319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4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8443E3F" w14:textId="722AD09F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129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D14E765" w14:textId="6F925E6B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88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FDCA15" w14:textId="5D3D160C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6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43E70E7" w14:textId="0B83A8D9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98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A7E2FA0" w14:textId="54F1422E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24**</w:t>
            </w:r>
          </w:p>
        </w:tc>
      </w:tr>
      <w:tr w:rsidR="005636F1" w:rsidRPr="009467F4" w14:paraId="0BA3000F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DB6CB7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677AE" w14:textId="7E2F51FB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CH</w:t>
            </w:r>
            <w:r w:rsidRPr="00334C99">
              <w:rPr>
                <w:kern w:val="0"/>
                <w:sz w:val="16"/>
                <w:szCs w:val="16"/>
                <w:vertAlign w:val="subscript"/>
              </w:rPr>
              <w:t>4</w:t>
            </w:r>
            <w:r w:rsidRPr="00334C99">
              <w:rPr>
                <w:kern w:val="0"/>
                <w:sz w:val="16"/>
                <w:szCs w:val="16"/>
              </w:rPr>
              <w:t xml:space="preserve"> flux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8A27D4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36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6ACC8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94**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F5A69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449**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C3B3E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525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9B635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65</w:t>
            </w:r>
          </w:p>
        </w:tc>
        <w:tc>
          <w:tcPr>
            <w:tcW w:w="8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FCC52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448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E410E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272B5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19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73B36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048</w:t>
            </w:r>
          </w:p>
        </w:tc>
        <w:tc>
          <w:tcPr>
            <w:tcW w:w="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173599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9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00426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355*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5C1047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2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951FB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24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ACA07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-0.242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2518BB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730**</w:t>
            </w:r>
          </w:p>
        </w:tc>
        <w:tc>
          <w:tcPr>
            <w:tcW w:w="7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27B87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7</w:t>
            </w:r>
          </w:p>
        </w:tc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9A95C" w14:textId="77777777" w:rsidR="005636F1" w:rsidRPr="00334C99" w:rsidRDefault="005636F1" w:rsidP="005636F1">
            <w:pPr>
              <w:widowControl/>
              <w:spacing w:line="180" w:lineRule="exact"/>
              <w:jc w:val="center"/>
              <w:rPr>
                <w:kern w:val="0"/>
                <w:sz w:val="16"/>
                <w:szCs w:val="16"/>
              </w:rPr>
            </w:pPr>
            <w:r w:rsidRPr="00334C99">
              <w:rPr>
                <w:kern w:val="0"/>
                <w:sz w:val="16"/>
                <w:szCs w:val="16"/>
              </w:rPr>
              <w:t>0.084</w:t>
            </w:r>
          </w:p>
        </w:tc>
      </w:tr>
      <w:tr w:rsidR="005636F1" w:rsidRPr="009467F4" w14:paraId="29698CD3" w14:textId="77777777" w:rsidTr="007B2FE8">
        <w:trPr>
          <w:divId w:val="501310910"/>
          <w:trHeight w:val="215"/>
          <w:jc w:val="center"/>
        </w:trPr>
        <w:tc>
          <w:tcPr>
            <w:tcW w:w="47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7460224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36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3CCC585" w14:textId="711965C6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N</w:t>
            </w:r>
            <w:r w:rsidRPr="00592F50">
              <w:rPr>
                <w:color w:val="000000"/>
                <w:kern w:val="0"/>
                <w:sz w:val="16"/>
                <w:szCs w:val="16"/>
                <w:vertAlign w:val="subscript"/>
              </w:rPr>
              <w:t>2</w:t>
            </w:r>
            <w:r w:rsidRPr="009467F4">
              <w:rPr>
                <w:color w:val="000000"/>
                <w:kern w:val="0"/>
                <w:sz w:val="16"/>
                <w:szCs w:val="16"/>
              </w:rPr>
              <w:t>O flux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1C239C4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FF0000"/>
                <w:kern w:val="0"/>
                <w:sz w:val="16"/>
                <w:szCs w:val="16"/>
              </w:rPr>
            </w:pPr>
            <w:r w:rsidRPr="007B2FE8">
              <w:rPr>
                <w:kern w:val="0"/>
                <w:sz w:val="16"/>
                <w:szCs w:val="16"/>
              </w:rPr>
              <w:t>-0.00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132EBB65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-0.13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2D7C519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1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2AB10B6D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-0.189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510290B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FF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300*</w:t>
            </w:r>
          </w:p>
        </w:tc>
        <w:tc>
          <w:tcPr>
            <w:tcW w:w="82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80370AD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-0.192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770662FA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187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B10119F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23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280E3E4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165</w:t>
            </w:r>
          </w:p>
        </w:tc>
        <w:tc>
          <w:tcPr>
            <w:tcW w:w="7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5B38794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2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33652C3B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236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B5EA9C0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1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09A30E2F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134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F63D5F9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04</w:t>
            </w:r>
          </w:p>
        </w:tc>
        <w:tc>
          <w:tcPr>
            <w:tcW w:w="7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44149470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FF0000"/>
                <w:kern w:val="0"/>
                <w:sz w:val="16"/>
                <w:szCs w:val="16"/>
              </w:rPr>
            </w:pPr>
            <w:r w:rsidRPr="007B2FE8">
              <w:rPr>
                <w:kern w:val="0"/>
                <w:sz w:val="16"/>
                <w:szCs w:val="16"/>
              </w:rPr>
              <w:t>0.267</w:t>
            </w:r>
          </w:p>
        </w:tc>
        <w:tc>
          <w:tcPr>
            <w:tcW w:w="7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48F6480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0.537**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14:paraId="6C0F7E34" w14:textId="77777777" w:rsidR="005636F1" w:rsidRPr="009467F4" w:rsidRDefault="005636F1" w:rsidP="005636F1">
            <w:pPr>
              <w:widowControl/>
              <w:spacing w:line="180" w:lineRule="exact"/>
              <w:jc w:val="center"/>
              <w:rPr>
                <w:color w:val="000000"/>
                <w:kern w:val="0"/>
                <w:sz w:val="16"/>
                <w:szCs w:val="16"/>
              </w:rPr>
            </w:pPr>
            <w:r w:rsidRPr="009467F4">
              <w:rPr>
                <w:color w:val="000000"/>
                <w:kern w:val="0"/>
                <w:sz w:val="16"/>
                <w:szCs w:val="16"/>
              </w:rPr>
              <w:t>-0.316*</w:t>
            </w:r>
          </w:p>
        </w:tc>
      </w:tr>
    </w:tbl>
    <w:p w14:paraId="140677E3" w14:textId="799BA1AC" w:rsidR="00A66471" w:rsidRDefault="009C1C4A" w:rsidP="009C1C4A">
      <w:pPr>
        <w:rPr>
          <w:sz w:val="18"/>
          <w:szCs w:val="18"/>
        </w:rPr>
      </w:pPr>
      <w:r w:rsidRPr="00F10D0F">
        <w:rPr>
          <w:sz w:val="18"/>
          <w:szCs w:val="18"/>
        </w:rPr>
        <w:t xml:space="preserve"> </w:t>
      </w:r>
      <w:r>
        <w:rPr>
          <w:sz w:val="18"/>
          <w:szCs w:val="18"/>
        </w:rPr>
        <w:t xml:space="preserve">Abundance of each gene is in black bold. </w:t>
      </w:r>
    </w:p>
    <w:p w14:paraId="03420720" w14:textId="54AD363C" w:rsidR="009C1C4A" w:rsidRPr="00EC068B" w:rsidRDefault="009C1C4A" w:rsidP="00A66471">
      <w:pPr>
        <w:ind w:firstLineChars="50" w:firstLine="90"/>
        <w:rPr>
          <w:sz w:val="18"/>
          <w:szCs w:val="18"/>
        </w:rPr>
        <w:sectPr w:rsidR="009C1C4A" w:rsidRPr="00EC068B" w:rsidSect="000E09AD">
          <w:pgSz w:w="16838" w:h="11906" w:orient="landscape"/>
          <w:pgMar w:top="1797" w:right="1440" w:bottom="1797" w:left="1440" w:header="851" w:footer="992" w:gutter="0"/>
          <w:cols w:space="425"/>
          <w:docGrid w:type="lines" w:linePitch="312"/>
        </w:sectPr>
      </w:pPr>
      <w:r>
        <w:rPr>
          <w:sz w:val="18"/>
          <w:szCs w:val="18"/>
        </w:rPr>
        <w:t>CE means the cumulative emission of GHGs.</w:t>
      </w:r>
    </w:p>
    <w:p w14:paraId="67881BCF" w14:textId="04738786" w:rsidR="00EC068B" w:rsidRPr="004A4501" w:rsidRDefault="004A4501" w:rsidP="004A4501">
      <w:pPr>
        <w:spacing w:line="360" w:lineRule="auto"/>
        <w:rPr>
          <w:sz w:val="24"/>
          <w:szCs w:val="24"/>
        </w:rPr>
      </w:pPr>
      <w:r w:rsidRPr="00FD0BB7">
        <w:rPr>
          <w:b/>
          <w:sz w:val="24"/>
          <w:szCs w:val="24"/>
        </w:rPr>
        <w:lastRenderedPageBreak/>
        <w:t>Supplementary Table 3.</w:t>
      </w:r>
      <w:r w:rsidRPr="006F4189">
        <w:rPr>
          <w:sz w:val="24"/>
          <w:szCs w:val="24"/>
        </w:rPr>
        <w:t xml:space="preserve"> </w:t>
      </w:r>
      <w:r w:rsidRPr="00A759A4">
        <w:rPr>
          <w:sz w:val="24"/>
          <w:szCs w:val="24"/>
        </w:rPr>
        <w:t>Alpha diversity of methanotroph</w:t>
      </w:r>
      <w:r>
        <w:rPr>
          <w:rFonts w:hint="eastAsia"/>
          <w:sz w:val="24"/>
          <w:szCs w:val="24"/>
        </w:rPr>
        <w:t>s</w:t>
      </w:r>
      <w:r w:rsidRPr="00A759A4">
        <w:rPr>
          <w:sz w:val="24"/>
          <w:szCs w:val="24"/>
        </w:rPr>
        <w:t xml:space="preserve"> and </w:t>
      </w:r>
      <w:proofErr w:type="spellStart"/>
      <w:r w:rsidRPr="00A759A4">
        <w:rPr>
          <w:i/>
          <w:sz w:val="24"/>
          <w:szCs w:val="24"/>
        </w:rPr>
        <w:t>nosZ</w:t>
      </w:r>
      <w:proofErr w:type="spellEnd"/>
      <w:r w:rsidRPr="00A759A4">
        <w:rPr>
          <w:sz w:val="24"/>
          <w:szCs w:val="24"/>
        </w:rPr>
        <w:t xml:space="preserve">-containing </w:t>
      </w:r>
      <w:proofErr w:type="spellStart"/>
      <w:r>
        <w:rPr>
          <w:rFonts w:hint="eastAsia"/>
          <w:sz w:val="24"/>
          <w:szCs w:val="24"/>
        </w:rPr>
        <w:t>denitrifiers</w:t>
      </w:r>
      <w:proofErr w:type="spellEnd"/>
      <w:r w:rsidRPr="00A759A4">
        <w:rPr>
          <w:sz w:val="24"/>
          <w:szCs w:val="24"/>
        </w:rPr>
        <w:t xml:space="preserve"> in two paddy soils</w:t>
      </w:r>
      <w:r>
        <w:rPr>
          <w:sz w:val="24"/>
          <w:szCs w:val="24"/>
        </w:rPr>
        <w:t>.</w:t>
      </w:r>
    </w:p>
    <w:tbl>
      <w:tblPr>
        <w:tblW w:w="10986" w:type="dxa"/>
        <w:jc w:val="center"/>
        <w:tblLook w:val="04A0" w:firstRow="1" w:lastRow="0" w:firstColumn="1" w:lastColumn="0" w:noHBand="0" w:noVBand="1"/>
      </w:tblPr>
      <w:tblGrid>
        <w:gridCol w:w="986"/>
        <w:gridCol w:w="715"/>
        <w:gridCol w:w="1276"/>
        <w:gridCol w:w="871"/>
        <w:gridCol w:w="1138"/>
        <w:gridCol w:w="968"/>
        <w:gridCol w:w="952"/>
        <w:gridCol w:w="240"/>
        <w:gridCol w:w="782"/>
        <w:gridCol w:w="1003"/>
        <w:gridCol w:w="1134"/>
        <w:gridCol w:w="921"/>
      </w:tblGrid>
      <w:tr w:rsidR="00820109" w:rsidRPr="00820109" w14:paraId="0A83A6F9" w14:textId="77777777" w:rsidTr="00120BF9">
        <w:trPr>
          <w:trHeight w:val="288"/>
          <w:jc w:val="center"/>
        </w:trPr>
        <w:tc>
          <w:tcPr>
            <w:tcW w:w="98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F6303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tage</w:t>
            </w:r>
          </w:p>
        </w:tc>
        <w:tc>
          <w:tcPr>
            <w:tcW w:w="715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62D01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oil</w:t>
            </w:r>
          </w:p>
        </w:tc>
        <w:tc>
          <w:tcPr>
            <w:tcW w:w="127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93AB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Treatment</w:t>
            </w:r>
          </w:p>
        </w:tc>
        <w:tc>
          <w:tcPr>
            <w:tcW w:w="3929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E0633" w14:textId="77777777" w:rsidR="00820109" w:rsidRPr="00820109" w:rsidRDefault="00820109" w:rsidP="0046144F">
            <w:pPr>
              <w:widowControl/>
              <w:jc w:val="center"/>
              <w:rPr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i/>
                <w:iCs/>
                <w:color w:val="000000"/>
                <w:kern w:val="0"/>
                <w:sz w:val="22"/>
              </w:rPr>
              <w:t>pmoA</w:t>
            </w:r>
            <w:proofErr w:type="spellEnd"/>
          </w:p>
        </w:tc>
        <w:tc>
          <w:tcPr>
            <w:tcW w:w="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0A134" w14:textId="77777777" w:rsidR="00820109" w:rsidRPr="00820109" w:rsidRDefault="00820109" w:rsidP="0046144F">
            <w:pPr>
              <w:widowControl/>
              <w:jc w:val="center"/>
              <w:rPr>
                <w:i/>
                <w:iCs/>
                <w:color w:val="000000"/>
                <w:kern w:val="0"/>
                <w:sz w:val="22"/>
              </w:rPr>
            </w:pPr>
          </w:p>
        </w:tc>
        <w:tc>
          <w:tcPr>
            <w:tcW w:w="3840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51717" w14:textId="77777777" w:rsidR="00820109" w:rsidRPr="00820109" w:rsidRDefault="00820109" w:rsidP="0046144F">
            <w:pPr>
              <w:widowControl/>
              <w:jc w:val="center"/>
              <w:rPr>
                <w:i/>
                <w:iCs/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i/>
                <w:iCs/>
                <w:color w:val="000000"/>
                <w:kern w:val="0"/>
                <w:sz w:val="22"/>
              </w:rPr>
              <w:t>nosZ</w:t>
            </w:r>
            <w:proofErr w:type="spellEnd"/>
          </w:p>
        </w:tc>
      </w:tr>
      <w:tr w:rsidR="00820109" w:rsidRPr="00820109" w14:paraId="7F0C033F" w14:textId="77777777" w:rsidTr="00120BF9">
        <w:trPr>
          <w:trHeight w:val="288"/>
          <w:jc w:val="center"/>
        </w:trPr>
        <w:tc>
          <w:tcPr>
            <w:tcW w:w="98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77A95B39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371D7F7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  <w:hideMark/>
          </w:tcPr>
          <w:p w14:paraId="01AF9F1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87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8262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ace</w:t>
            </w:r>
          </w:p>
        </w:tc>
        <w:tc>
          <w:tcPr>
            <w:tcW w:w="113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C815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color w:val="000000"/>
                <w:kern w:val="0"/>
                <w:sz w:val="22"/>
              </w:rPr>
              <w:t>simpson</w:t>
            </w:r>
            <w:proofErr w:type="spellEnd"/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DB7312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color w:val="000000"/>
                <w:kern w:val="0"/>
                <w:sz w:val="22"/>
              </w:rPr>
              <w:t>shannon</w:t>
            </w:r>
            <w:proofErr w:type="spellEnd"/>
          </w:p>
        </w:tc>
        <w:tc>
          <w:tcPr>
            <w:tcW w:w="95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A72C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chao</w:t>
            </w:r>
          </w:p>
        </w:tc>
        <w:tc>
          <w:tcPr>
            <w:tcW w:w="2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1EBD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72B0F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ace</w:t>
            </w:r>
          </w:p>
        </w:tc>
        <w:tc>
          <w:tcPr>
            <w:tcW w:w="1003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BBD3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color w:val="000000"/>
                <w:kern w:val="0"/>
                <w:sz w:val="22"/>
              </w:rPr>
              <w:t>simpson</w:t>
            </w:r>
            <w:proofErr w:type="spellEnd"/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9787E8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color w:val="000000"/>
                <w:kern w:val="0"/>
                <w:sz w:val="22"/>
              </w:rPr>
              <w:t>shannon</w:t>
            </w:r>
            <w:proofErr w:type="spellEnd"/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45925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chao</w:t>
            </w:r>
          </w:p>
        </w:tc>
      </w:tr>
      <w:tr w:rsidR="00820109" w:rsidRPr="00820109" w14:paraId="42CB29D9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57A75" w14:textId="6296468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eed</w:t>
            </w:r>
            <w:r w:rsidR="00F10D0F">
              <w:rPr>
                <w:rFonts w:hint="eastAsia"/>
                <w:color w:val="000000"/>
                <w:kern w:val="0"/>
                <w:sz w:val="22"/>
              </w:rPr>
              <w:t>l</w:t>
            </w:r>
            <w:r w:rsidRPr="00820109">
              <w:rPr>
                <w:color w:val="000000"/>
                <w:kern w:val="0"/>
                <w:sz w:val="22"/>
              </w:rPr>
              <w:t>ing</w:t>
            </w:r>
          </w:p>
        </w:tc>
        <w:tc>
          <w:tcPr>
            <w:tcW w:w="71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783A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TY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1F9B3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5410A" w14:textId="045B350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0.1</w:t>
            </w:r>
          </w:p>
        </w:tc>
        <w:tc>
          <w:tcPr>
            <w:tcW w:w="113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CDD98" w14:textId="3A0D6A6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48</w:t>
            </w:r>
          </w:p>
        </w:tc>
        <w:tc>
          <w:tcPr>
            <w:tcW w:w="96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DFC90" w14:textId="2FB8326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565</w:t>
            </w:r>
          </w:p>
        </w:tc>
        <w:tc>
          <w:tcPr>
            <w:tcW w:w="9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F132D" w14:textId="4873A29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1.6</w:t>
            </w:r>
          </w:p>
        </w:tc>
        <w:tc>
          <w:tcPr>
            <w:tcW w:w="24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F90A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CE7FB" w14:textId="1730712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93.2</w:t>
            </w:r>
          </w:p>
        </w:tc>
        <w:tc>
          <w:tcPr>
            <w:tcW w:w="100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C3A29" w14:textId="38712B1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8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016A7" w14:textId="688F40A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74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1E3C0" w14:textId="5AB17B4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21.2</w:t>
            </w:r>
          </w:p>
        </w:tc>
      </w:tr>
      <w:tr w:rsidR="00820109" w:rsidRPr="00820109" w14:paraId="417E38F5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12F4B" w14:textId="1028E7E1" w:rsidR="00820109" w:rsidRPr="00820109" w:rsidRDefault="007B0A2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>
              <w:rPr>
                <w:rFonts w:hint="eastAsia"/>
                <w:color w:val="000000"/>
                <w:kern w:val="0"/>
                <w:sz w:val="22"/>
              </w:rPr>
              <w:t>(</w:t>
            </w:r>
            <w:r>
              <w:rPr>
                <w:color w:val="000000"/>
                <w:kern w:val="0"/>
                <w:sz w:val="22"/>
              </w:rPr>
              <w:t>18d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01255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C28A9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0B6CE" w14:textId="65D31660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0.3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1EDC1" w14:textId="6E0E5AE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5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AD4B0" w14:textId="37C3588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634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E3A07" w14:textId="5C289E8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0.1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5136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74A96" w14:textId="1D57105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20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53E59" w14:textId="301B9FC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5BEB7" w14:textId="2ECD163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80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238EA" w14:textId="0CD9368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28.3</w:t>
            </w:r>
          </w:p>
        </w:tc>
      </w:tr>
      <w:tr w:rsidR="00820109" w:rsidRPr="00820109" w14:paraId="03B8FDC1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BE19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A4B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FB713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F2427" w14:textId="040DEC5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0.2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AB43F" w14:textId="2531169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52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1CB0C" w14:textId="673C1C7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598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7766F" w14:textId="081C958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0.4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4975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9CBC4" w14:textId="4BA18B3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00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B1C3C" w14:textId="0F66FD7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6F135" w14:textId="7D16D6C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82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035B4" w14:textId="703AAFF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11.0</w:t>
            </w:r>
          </w:p>
        </w:tc>
      </w:tr>
      <w:tr w:rsidR="00820109" w:rsidRPr="00820109" w14:paraId="660C154B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B93E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5E6F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BBC00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80D0B" w14:textId="167D739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2.9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90596" w14:textId="65C75D9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49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813E0" w14:textId="2C5F250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611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1F3DAF" w14:textId="591B707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53.8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E3D1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A5F05" w14:textId="7F7BCAE0" w:rsidR="00820109" w:rsidRPr="00820109" w:rsidRDefault="00514E57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>
              <w:rPr>
                <w:color w:val="000000"/>
                <w:kern w:val="0"/>
                <w:sz w:val="22"/>
              </w:rPr>
              <w:t>463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BF71E" w14:textId="39FFAFC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40B80" w14:textId="2107EF9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78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9D98F" w14:textId="487F3C7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37.3</w:t>
            </w:r>
          </w:p>
        </w:tc>
      </w:tr>
      <w:tr w:rsidR="00820109" w:rsidRPr="00820109" w14:paraId="24CE941B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9CFF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CEC69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64758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BD496" w14:textId="543F551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65.0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73B42" w14:textId="1CAFD4C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54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938BA" w14:textId="2082C17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650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22B08" w14:textId="5343DC2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64.3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9CE9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33EB" w14:textId="6D617E4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91.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FC000" w14:textId="50379B1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57CC5" w14:textId="00461EC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81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050F4" w14:textId="1D173BB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30.3</w:t>
            </w:r>
          </w:p>
        </w:tc>
      </w:tr>
      <w:tr w:rsidR="00820109" w:rsidRPr="00820109" w14:paraId="2604F71C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4A621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5FD0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9DD58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D8250" w14:textId="1F5BA92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9.4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D0EF4" w14:textId="1A74860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77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382F4" w14:textId="034653A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271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39C17" w14:textId="3C03B50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8.6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7E2D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62CB2" w14:textId="7544064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11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734B" w14:textId="4DB2195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CDAC9" w14:textId="44827A4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08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2495B" w14:textId="5C9958D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50.1</w:t>
            </w:r>
          </w:p>
        </w:tc>
      </w:tr>
      <w:tr w:rsidR="00820109" w:rsidRPr="00820109" w14:paraId="7054E967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8B8DA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84834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6D7E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54056" w14:textId="01F3388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3.6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1FC7C" w14:textId="6ACB905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70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FE155" w14:textId="1E6E486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312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4743E" w14:textId="07DBA71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5.4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C137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384C3" w14:textId="10A65F9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90.0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91716" w14:textId="59AD36A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7968F" w14:textId="6517BED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24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7D78B" w14:textId="5B008A0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603.2</w:t>
            </w:r>
          </w:p>
        </w:tc>
      </w:tr>
      <w:tr w:rsidR="00820109" w:rsidRPr="00820109" w14:paraId="28362657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B0291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28C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E30C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32D9F" w14:textId="3EBC258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4.3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9FDFB" w14:textId="52F896F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61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1827C" w14:textId="25C4634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485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7DC5D" w14:textId="7A21D46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44.7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DA571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0A8BB" w14:textId="7EDDD73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52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5EF1F" w14:textId="1F975A5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31BEE" w14:textId="0C7175F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01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33E9E" w14:textId="77C7BE6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84.4</w:t>
            </w:r>
          </w:p>
        </w:tc>
      </w:tr>
      <w:tr w:rsidR="00820109" w:rsidRPr="00820109" w14:paraId="0FE65573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9A382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B28C24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719B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27D1C" w14:textId="44E0534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02.4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6904A" w14:textId="6CE8A1B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79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A16B1" w14:textId="3391B7A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183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5336E" w14:textId="783FACB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03.3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2E67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04575" w14:textId="3DD24FB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42.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59EB9" w14:textId="4848C19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71DE8" w14:textId="2A36F0A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36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3537A" w14:textId="18BC199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30.2</w:t>
            </w:r>
          </w:p>
        </w:tc>
      </w:tr>
      <w:tr w:rsidR="00820109" w:rsidRPr="00820109" w14:paraId="500FABA3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8E66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5CF901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7C8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BD0E4" w14:textId="032F135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5.4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97FFD" w14:textId="4005EE1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76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FD97D" w14:textId="3E8C8B8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338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75C4F" w14:textId="30D1A55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6.3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D42F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F4975" w14:textId="75C0D8A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635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20922" w14:textId="0243E3D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55250" w14:textId="0188AE6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16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3B5BB" w14:textId="7397BCE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655.4</w:t>
            </w:r>
          </w:p>
        </w:tc>
      </w:tr>
      <w:tr w:rsidR="00820109" w:rsidRPr="00820109" w14:paraId="5BE3E9EF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86ADA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proofErr w:type="spellStart"/>
            <w:r w:rsidRPr="00820109">
              <w:rPr>
                <w:color w:val="000000"/>
                <w:kern w:val="0"/>
                <w:sz w:val="22"/>
              </w:rPr>
              <w:t>Tillering</w:t>
            </w:r>
            <w:proofErr w:type="spellEnd"/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7F07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T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17CD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036D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519B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971FB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6697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A19A3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6364A" w14:textId="1F37A536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22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D97F0" w14:textId="34C9DC9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AB120" w14:textId="3F213E4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67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9D16D" w14:textId="795E784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42.9</w:t>
            </w:r>
          </w:p>
        </w:tc>
      </w:tr>
      <w:tr w:rsidR="00820109" w:rsidRPr="00820109" w14:paraId="73C9090D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25D86" w14:textId="6CAB314F" w:rsidR="00820109" w:rsidRPr="00820109" w:rsidRDefault="007B0A2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>
              <w:rPr>
                <w:rFonts w:hint="eastAsia"/>
                <w:color w:val="000000"/>
                <w:kern w:val="0"/>
                <w:sz w:val="22"/>
              </w:rPr>
              <w:t>(</w:t>
            </w:r>
            <w:r>
              <w:rPr>
                <w:color w:val="000000"/>
                <w:kern w:val="0"/>
                <w:sz w:val="22"/>
              </w:rPr>
              <w:t>58d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AC68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E211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98F95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217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FBADC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C06CD3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BD1DE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EE4C0" w14:textId="3838A01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42.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A6EF1" w14:textId="6F61A49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F018B" w14:textId="0FF3E45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758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B2435" w14:textId="1A8C7D8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73.2</w:t>
            </w:r>
          </w:p>
        </w:tc>
      </w:tr>
      <w:tr w:rsidR="00820109" w:rsidRPr="00820109" w14:paraId="22DB2B21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D250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2F17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51262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F090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A19B3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8BECC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C58A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0B4AA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FB3A0" w14:textId="1AB98C2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94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AE11C" w14:textId="5B42664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ABCCB" w14:textId="1D5B38F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795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9BED7" w14:textId="4FA44C6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14.5</w:t>
            </w:r>
          </w:p>
        </w:tc>
      </w:tr>
      <w:tr w:rsidR="00820109" w:rsidRPr="00820109" w14:paraId="28560698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24F7A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FE7E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FF73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C97B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5C018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7266B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9BE93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0CFDD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32F8D" w14:textId="6D13862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40.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3D4AC" w14:textId="210F2AC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2708D" w14:textId="5DE8608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85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48F31" w14:textId="36CB947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89.0</w:t>
            </w:r>
          </w:p>
        </w:tc>
      </w:tr>
      <w:tr w:rsidR="00820109" w:rsidRPr="00820109" w14:paraId="0126D142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7CD1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4877B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E717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4D9A0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D835A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4DE54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1ECB2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23AA2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04E1D" w14:textId="3B0ADA3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624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192A4" w14:textId="2A62530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36AD5" w14:textId="19185F0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23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62B44" w14:textId="57036D4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639.6</w:t>
            </w:r>
          </w:p>
        </w:tc>
      </w:tr>
      <w:tr w:rsidR="00820109" w:rsidRPr="00820109" w14:paraId="59D097DF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686A0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7841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23A3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153F5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ECC6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347B4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2B382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D6A61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6D125" w14:textId="398545A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863.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26457" w14:textId="48CD8B8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026A9" w14:textId="106EA9E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27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7FF0D" w14:textId="007930C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976.0</w:t>
            </w:r>
          </w:p>
        </w:tc>
      </w:tr>
      <w:tr w:rsidR="00820109" w:rsidRPr="00820109" w14:paraId="73DF17DA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F337C" w14:textId="008D48D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Heading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6DDF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T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EE063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33FF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A7081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AC32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CA0A7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C1496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EAA50" w14:textId="44501F2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12.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8A797" w14:textId="50C8CAA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20E3D" w14:textId="42125A2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80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937D2" w14:textId="551977F0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22.2</w:t>
            </w:r>
          </w:p>
        </w:tc>
      </w:tr>
      <w:tr w:rsidR="00820109" w:rsidRPr="00820109" w14:paraId="78FD4328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A2F89C" w14:textId="5DA1ECED" w:rsidR="00820109" w:rsidRPr="00820109" w:rsidRDefault="007B0A2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>
              <w:rPr>
                <w:rFonts w:hint="eastAsia"/>
                <w:color w:val="000000"/>
                <w:kern w:val="0"/>
                <w:sz w:val="22"/>
              </w:rPr>
              <w:t>(</w:t>
            </w:r>
            <w:r>
              <w:rPr>
                <w:color w:val="000000"/>
                <w:kern w:val="0"/>
                <w:sz w:val="22"/>
              </w:rPr>
              <w:t>120d)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86C24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C95109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6835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95581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218D7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FEE48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53BDC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662EE" w14:textId="4D1B0FF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15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E0F8B" w14:textId="2241935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6FB1F" w14:textId="48BF159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8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CB3DF" w14:textId="65AB8A7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23.8</w:t>
            </w:r>
          </w:p>
        </w:tc>
      </w:tr>
      <w:tr w:rsidR="00820109" w:rsidRPr="00820109" w14:paraId="29D10E06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64ADF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311D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16F14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F2EA8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D9516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D2D5B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1D705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2C849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A80D2" w14:textId="00EC87F9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44.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CCC22" w14:textId="0D29158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01802" w14:textId="7C2BAD1D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799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5CE87" w14:textId="329D2B6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92.1</w:t>
            </w:r>
          </w:p>
        </w:tc>
      </w:tr>
      <w:tr w:rsidR="00820109" w:rsidRPr="00820109" w14:paraId="1C7D8327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13D51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3D10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H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7511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F8F43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7F35A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FA0D5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9DCC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695A2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72032" w14:textId="52970C5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57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B0EC8" w14:textId="07C27F5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2E8CC" w14:textId="4B9B01F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.061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9A14A" w14:textId="14A856A0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51.5</w:t>
            </w:r>
          </w:p>
        </w:tc>
      </w:tr>
      <w:tr w:rsidR="00820109" w:rsidRPr="00820109" w14:paraId="7F644BA4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D3EE5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294DB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58235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0ED6B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0E442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18F45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214F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C46AF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0B5C9" w14:textId="190FFA70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43.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AD6EE" w14:textId="15076B0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44C6A" w14:textId="58A1212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52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46430" w14:textId="38812DC2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74.2</w:t>
            </w:r>
          </w:p>
        </w:tc>
      </w:tr>
      <w:tr w:rsidR="00820109" w:rsidRPr="00820109" w14:paraId="6091F8A7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B6DA59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36745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D7ADD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S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F3DFC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9D44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05DB6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7ED60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A690D" w14:textId="77777777" w:rsidR="00820109" w:rsidRPr="00820109" w:rsidRDefault="00820109" w:rsidP="0046144F">
            <w:pPr>
              <w:widowControl/>
              <w:jc w:val="center"/>
              <w:rPr>
                <w:rFonts w:eastAsia="Times New Roman"/>
                <w:kern w:val="0"/>
                <w:sz w:val="20"/>
                <w:szCs w:val="20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CBDDD" w14:textId="4EC5307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68.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C8C39" w14:textId="7DE1EA0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1E62" w14:textId="5EDCC8D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933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64782" w14:textId="5712C5E3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576.9</w:t>
            </w:r>
          </w:p>
        </w:tc>
      </w:tr>
      <w:tr w:rsidR="00820109" w:rsidRPr="00820109" w14:paraId="46000623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D18E0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Origin</w:t>
            </w:r>
          </w:p>
        </w:tc>
        <w:tc>
          <w:tcPr>
            <w:tcW w:w="7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02D08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TY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C55B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0FDBC" w14:textId="063E7C1F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29.6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EE3C" w14:textId="262C5EE5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83</w:t>
            </w:r>
          </w:p>
        </w:tc>
        <w:tc>
          <w:tcPr>
            <w:tcW w:w="9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A64F0" w14:textId="0F41426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207</w:t>
            </w: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F2FAA" w14:textId="559DEACC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34.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47CEE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966CA" w14:textId="26456B7A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74.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9334B" w14:textId="5038F93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18AE7" w14:textId="34BDA14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734</w: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AA4C5" w14:textId="69E0E2A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74.3</w:t>
            </w:r>
          </w:p>
        </w:tc>
      </w:tr>
      <w:tr w:rsidR="00820109" w:rsidRPr="00820109" w14:paraId="08746094" w14:textId="77777777" w:rsidTr="00120BF9">
        <w:trPr>
          <w:trHeight w:val="288"/>
          <w:jc w:val="center"/>
        </w:trPr>
        <w:tc>
          <w:tcPr>
            <w:tcW w:w="98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F84E33" w14:textId="68CC24FE" w:rsidR="00820109" w:rsidRPr="00820109" w:rsidRDefault="007B0A2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>
              <w:rPr>
                <w:rFonts w:hint="eastAsia"/>
                <w:color w:val="000000"/>
                <w:kern w:val="0"/>
                <w:sz w:val="22"/>
              </w:rPr>
              <w:t>(</w:t>
            </w:r>
            <w:r>
              <w:rPr>
                <w:color w:val="000000"/>
                <w:kern w:val="0"/>
                <w:sz w:val="22"/>
              </w:rPr>
              <w:t>0d)</w:t>
            </w:r>
          </w:p>
        </w:tc>
        <w:tc>
          <w:tcPr>
            <w:tcW w:w="71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DCBA12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BH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AF937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97810F" w14:textId="736413E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23.8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3EDA44" w14:textId="615C930E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58</w:t>
            </w:r>
          </w:p>
        </w:tc>
        <w:tc>
          <w:tcPr>
            <w:tcW w:w="9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836EC" w14:textId="37826FF4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3.420</w:t>
            </w:r>
          </w:p>
        </w:tc>
        <w:tc>
          <w:tcPr>
            <w:tcW w:w="9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6FDBDE" w14:textId="220DC4C0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126.2</w:t>
            </w:r>
          </w:p>
        </w:tc>
        <w:tc>
          <w:tcPr>
            <w:tcW w:w="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52AF36" w14:textId="77777777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</w:p>
        </w:tc>
        <w:tc>
          <w:tcPr>
            <w:tcW w:w="78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18831C" w14:textId="0541BCD1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41.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A9081" w14:textId="45F540D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0.01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367BB5" w14:textId="6CC56AAB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.641</w:t>
            </w:r>
          </w:p>
        </w:tc>
        <w:tc>
          <w:tcPr>
            <w:tcW w:w="92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34963B" w14:textId="6C9A17E8" w:rsidR="00820109" w:rsidRPr="00820109" w:rsidRDefault="00820109" w:rsidP="0046144F">
            <w:pPr>
              <w:widowControl/>
              <w:jc w:val="center"/>
              <w:rPr>
                <w:color w:val="000000"/>
                <w:kern w:val="0"/>
                <w:sz w:val="22"/>
              </w:rPr>
            </w:pPr>
            <w:r w:rsidRPr="00820109">
              <w:rPr>
                <w:color w:val="000000"/>
                <w:kern w:val="0"/>
                <w:sz w:val="22"/>
              </w:rPr>
              <w:t>441.7</w:t>
            </w:r>
          </w:p>
        </w:tc>
      </w:tr>
    </w:tbl>
    <w:p w14:paraId="54CA61E1" w14:textId="77777777" w:rsidR="00EC068B" w:rsidRDefault="00EC068B" w:rsidP="00EC068B">
      <w:pPr>
        <w:widowControl/>
        <w:jc w:val="left"/>
      </w:pPr>
    </w:p>
    <w:p w14:paraId="2E11B214" w14:textId="77777777" w:rsidR="00B51D00" w:rsidRDefault="00B51D00" w:rsidP="00B51D00">
      <w:pPr>
        <w:pStyle w:val="maintext"/>
      </w:pPr>
    </w:p>
    <w:p w14:paraId="49421B8E" w14:textId="4B2AAFD3" w:rsidR="004A4501" w:rsidRPr="00A759A4" w:rsidRDefault="004A4501" w:rsidP="004A4501">
      <w:pPr>
        <w:spacing w:line="360" w:lineRule="auto"/>
      </w:pPr>
      <w:r w:rsidRPr="00FD0BB7">
        <w:rPr>
          <w:b/>
          <w:sz w:val="24"/>
          <w:szCs w:val="24"/>
        </w:rPr>
        <w:t>Supplementary Table 4.</w:t>
      </w:r>
      <w:r w:rsidRPr="006F4189">
        <w:rPr>
          <w:sz w:val="24"/>
          <w:szCs w:val="24"/>
        </w:rPr>
        <w:t xml:space="preserve"> </w:t>
      </w:r>
      <w:r w:rsidR="00992F0F">
        <w:rPr>
          <w:rFonts w:hint="eastAsia"/>
          <w:sz w:val="24"/>
          <w:szCs w:val="24"/>
        </w:rPr>
        <w:t>T</w:t>
      </w:r>
      <w:r w:rsidRPr="00A759A4">
        <w:rPr>
          <w:sz w:val="24"/>
          <w:szCs w:val="24"/>
        </w:rPr>
        <w:t xml:space="preserve">he correlation </w:t>
      </w:r>
      <w:r w:rsidR="00992F0F">
        <w:rPr>
          <w:rFonts w:hint="eastAsia"/>
          <w:sz w:val="24"/>
          <w:szCs w:val="24"/>
        </w:rPr>
        <w:t xml:space="preserve">analyses </w:t>
      </w:r>
      <w:r w:rsidRPr="00A759A4">
        <w:rPr>
          <w:sz w:val="24"/>
          <w:szCs w:val="24"/>
        </w:rPr>
        <w:t xml:space="preserve">between </w:t>
      </w:r>
      <w:r w:rsidR="00F10D0F">
        <w:rPr>
          <w:rFonts w:hint="eastAsia"/>
          <w:sz w:val="24"/>
          <w:szCs w:val="24"/>
        </w:rPr>
        <w:t xml:space="preserve">soil </w:t>
      </w:r>
      <w:r w:rsidRPr="00A759A4">
        <w:rPr>
          <w:sz w:val="24"/>
          <w:szCs w:val="24"/>
        </w:rPr>
        <w:t>parameters and community compos</w:t>
      </w:r>
      <w:r>
        <w:rPr>
          <w:rFonts w:hint="eastAsia"/>
          <w:sz w:val="24"/>
          <w:szCs w:val="24"/>
        </w:rPr>
        <w:t>i</w:t>
      </w:r>
      <w:r w:rsidRPr="00A759A4">
        <w:rPr>
          <w:sz w:val="24"/>
          <w:szCs w:val="24"/>
        </w:rPr>
        <w:t xml:space="preserve">tion of </w:t>
      </w:r>
      <w:proofErr w:type="spellStart"/>
      <w:r w:rsidRPr="00A759A4">
        <w:rPr>
          <w:i/>
          <w:sz w:val="24"/>
          <w:szCs w:val="24"/>
        </w:rPr>
        <w:t>nosZ</w:t>
      </w:r>
      <w:proofErr w:type="spellEnd"/>
      <w:r w:rsidR="00CC0FC2">
        <w:rPr>
          <w:sz w:val="24"/>
          <w:szCs w:val="24"/>
        </w:rPr>
        <w:t xml:space="preserve"> gene </w:t>
      </w:r>
      <w:r w:rsidRPr="00A759A4">
        <w:rPr>
          <w:sz w:val="24"/>
          <w:szCs w:val="24"/>
        </w:rPr>
        <w:t xml:space="preserve">containing </w:t>
      </w:r>
      <w:proofErr w:type="spellStart"/>
      <w:r>
        <w:rPr>
          <w:rFonts w:hint="eastAsia"/>
          <w:sz w:val="24"/>
          <w:szCs w:val="24"/>
        </w:rPr>
        <w:t>denitrifiers</w:t>
      </w:r>
      <w:proofErr w:type="spellEnd"/>
      <w:r>
        <w:rPr>
          <w:rFonts w:hint="eastAsia"/>
          <w:sz w:val="24"/>
          <w:szCs w:val="24"/>
        </w:rPr>
        <w:t xml:space="preserve"> </w:t>
      </w:r>
      <w:r w:rsidRPr="00A759A4">
        <w:rPr>
          <w:sz w:val="24"/>
          <w:szCs w:val="24"/>
        </w:rPr>
        <w:t xml:space="preserve">via the </w:t>
      </w:r>
      <w:proofErr w:type="spellStart"/>
      <w:r w:rsidRPr="00A759A4">
        <w:rPr>
          <w:sz w:val="24"/>
          <w:szCs w:val="24"/>
        </w:rPr>
        <w:t>envfit</w:t>
      </w:r>
      <w:proofErr w:type="spellEnd"/>
      <w:r w:rsidRPr="00A759A4">
        <w:rPr>
          <w:sz w:val="24"/>
          <w:szCs w:val="24"/>
        </w:rPr>
        <w:t xml:space="preserve"> function</w:t>
      </w:r>
      <w:r>
        <w:rPr>
          <w:sz w:val="24"/>
          <w:szCs w:val="24"/>
        </w:rPr>
        <w:t>.</w:t>
      </w:r>
    </w:p>
    <w:tbl>
      <w:tblPr>
        <w:tblW w:w="6379" w:type="dxa"/>
        <w:jc w:val="center"/>
        <w:tblLook w:val="04A0" w:firstRow="1" w:lastRow="0" w:firstColumn="1" w:lastColumn="0" w:noHBand="0" w:noVBand="1"/>
      </w:tblPr>
      <w:tblGrid>
        <w:gridCol w:w="2030"/>
        <w:gridCol w:w="1236"/>
        <w:gridCol w:w="903"/>
        <w:gridCol w:w="1218"/>
        <w:gridCol w:w="992"/>
      </w:tblGrid>
      <w:tr w:rsidR="00E91C05" w:rsidRPr="00853D0E" w14:paraId="4ADC1661" w14:textId="77777777" w:rsidTr="00A05BB9">
        <w:trPr>
          <w:trHeight w:val="411"/>
          <w:jc w:val="center"/>
        </w:trPr>
        <w:tc>
          <w:tcPr>
            <w:tcW w:w="203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A1B20" w14:textId="3FA80D24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hint="eastAsia"/>
                <w:color w:val="000000"/>
                <w:kern w:val="0"/>
                <w:sz w:val="24"/>
                <w:szCs w:val="24"/>
              </w:rPr>
              <w:t>Soil</w:t>
            </w:r>
          </w:p>
        </w:tc>
        <w:tc>
          <w:tcPr>
            <w:tcW w:w="2139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11DF33E9" w14:textId="50D13915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hint="eastAsia"/>
                <w:color w:val="000000"/>
                <w:kern w:val="0"/>
                <w:sz w:val="24"/>
                <w:szCs w:val="24"/>
              </w:rPr>
              <w:t>TY</w:t>
            </w:r>
          </w:p>
        </w:tc>
        <w:tc>
          <w:tcPr>
            <w:tcW w:w="221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3AD72A24" w14:textId="088286F8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hint="eastAsia"/>
                <w:color w:val="000000"/>
                <w:kern w:val="0"/>
                <w:sz w:val="24"/>
                <w:szCs w:val="24"/>
              </w:rPr>
              <w:t>BH</w:t>
            </w:r>
          </w:p>
        </w:tc>
      </w:tr>
      <w:tr w:rsidR="00E91C05" w:rsidRPr="00853D0E" w14:paraId="63411F52" w14:textId="77777777" w:rsidTr="00A05BB9">
        <w:trPr>
          <w:trHeight w:val="246"/>
          <w:jc w:val="center"/>
        </w:trPr>
        <w:tc>
          <w:tcPr>
            <w:tcW w:w="2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992E52B" w14:textId="309F12F8" w:rsidR="00E91C05" w:rsidRPr="00BF0818" w:rsidRDefault="00E91C05" w:rsidP="00A05BB9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 w:hint="eastAsia"/>
                <w:color w:val="000000"/>
                <w:kern w:val="0"/>
                <w:sz w:val="24"/>
                <w:szCs w:val="24"/>
              </w:rPr>
              <w:t>P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arameters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368B6F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r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900D85" w14:textId="77777777" w:rsidR="00E91C05" w:rsidRPr="00BF0818" w:rsidRDefault="00E91C05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 w:val="24"/>
                <w:szCs w:val="24"/>
              </w:rPr>
            </w:pPr>
            <w:proofErr w:type="spellStart"/>
            <w:r w:rsidRPr="00BF0818">
              <w:rPr>
                <w:rFonts w:eastAsia="等线"/>
                <w:i/>
                <w:iCs/>
                <w:color w:val="000000"/>
                <w:kern w:val="0"/>
                <w:sz w:val="24"/>
                <w:szCs w:val="24"/>
              </w:rPr>
              <w:t>Pr</w:t>
            </w:r>
            <w:proofErr w:type="spellEnd"/>
          </w:p>
        </w:tc>
        <w:tc>
          <w:tcPr>
            <w:tcW w:w="12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66AEA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r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04057" w14:textId="77777777" w:rsidR="00E91C05" w:rsidRPr="00BF0818" w:rsidRDefault="00E91C05">
            <w:pPr>
              <w:widowControl/>
              <w:jc w:val="center"/>
              <w:rPr>
                <w:rFonts w:eastAsia="等线"/>
                <w:i/>
                <w:iCs/>
                <w:color w:val="000000"/>
                <w:kern w:val="0"/>
                <w:sz w:val="24"/>
                <w:szCs w:val="24"/>
              </w:rPr>
            </w:pPr>
            <w:proofErr w:type="spellStart"/>
            <w:r w:rsidRPr="00BF0818">
              <w:rPr>
                <w:rFonts w:eastAsia="等线"/>
                <w:i/>
                <w:iCs/>
                <w:color w:val="000000"/>
                <w:kern w:val="0"/>
                <w:sz w:val="24"/>
                <w:szCs w:val="24"/>
              </w:rPr>
              <w:t>Pr</w:t>
            </w:r>
            <w:proofErr w:type="spellEnd"/>
          </w:p>
        </w:tc>
      </w:tr>
      <w:tr w:rsidR="00E91C05" w:rsidRPr="00853D0E" w14:paraId="0EF8D020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B8533" w14:textId="567C3289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Mois</w:t>
            </w:r>
            <w:r w:rsidR="00675507">
              <w:rPr>
                <w:rFonts w:eastAsia="等线" w:hint="eastAsia"/>
                <w:color w:val="000000"/>
                <w:kern w:val="0"/>
                <w:sz w:val="24"/>
                <w:szCs w:val="24"/>
              </w:rPr>
              <w:t>t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ure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51DB1" w14:textId="2D0CEF9A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41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0D5E3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91061" w14:textId="6450B265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2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62511" w14:textId="35A515D6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3</w:t>
            </w:r>
            <w:r w:rsidR="00CC0FC2">
              <w:rPr>
                <w:rFonts w:eastAsia="等线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E91C05" w:rsidRPr="00853D0E" w14:paraId="4A9CBA0C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5120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pH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05236" w14:textId="06D8C98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16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E89A0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53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7EFBD" w14:textId="45B7E4AF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40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51753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</w:tr>
      <w:tr w:rsidR="00E91C05" w:rsidRPr="00853D0E" w14:paraId="3DBB974A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A319A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CC0FC2">
              <w:rPr>
                <w:rFonts w:eastAsia="等线"/>
                <w:i/>
                <w:color w:val="000000"/>
                <w:kern w:val="0"/>
                <w:sz w:val="24"/>
                <w:szCs w:val="24"/>
              </w:rPr>
              <w:t>Eh</w:t>
            </w:r>
            <w:r w:rsidRPr="00853D0E">
              <w:rPr>
                <w:rFonts w:eastAsia="等线"/>
                <w:color w:val="000000"/>
                <w:kern w:val="0"/>
                <w:sz w:val="24"/>
                <w:szCs w:val="24"/>
              </w:rPr>
              <w:t>-surface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B80A4" w14:textId="3ACCE098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65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310DB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D8DC7" w14:textId="60D10AF2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66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4C238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</w:tr>
      <w:tr w:rsidR="00E91C05" w:rsidRPr="00853D0E" w14:paraId="321548EE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7CD8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CC0FC2">
              <w:rPr>
                <w:rFonts w:eastAsia="等线"/>
                <w:i/>
                <w:color w:val="000000"/>
                <w:kern w:val="0"/>
                <w:sz w:val="24"/>
                <w:szCs w:val="24"/>
              </w:rPr>
              <w:t>Eh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-sublayer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D4096" w14:textId="4E9DDD0D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487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3B107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7ECCDD" w14:textId="19360E39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45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60FB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</w:tr>
      <w:tr w:rsidR="00E91C05" w:rsidRPr="00853D0E" w14:paraId="4C2CE50B" w14:textId="77777777" w:rsidTr="00A05BB9">
        <w:trPr>
          <w:trHeight w:val="24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B9273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NH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bscript"/>
              </w:rPr>
              <w:t>4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perscript"/>
              </w:rPr>
              <w:t>+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B4C17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15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2DEE7" w14:textId="72731C29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6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53AE6" w14:textId="49CC53A8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6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141FA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</w:tr>
      <w:tr w:rsidR="00E91C05" w:rsidRPr="00853D0E" w14:paraId="0C4B601A" w14:textId="77777777" w:rsidTr="00A05BB9">
        <w:trPr>
          <w:trHeight w:val="24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BACF0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NO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bscript"/>
              </w:rPr>
              <w:t>3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  <w:vertAlign w:val="superscript"/>
              </w:rPr>
              <w:t>-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6DC01" w14:textId="3EB241A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4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2DC64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432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7BBE8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083C0" w14:textId="69B92339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9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0</w:t>
            </w:r>
          </w:p>
        </w:tc>
      </w:tr>
      <w:tr w:rsidR="00E91C05" w:rsidRPr="00853D0E" w14:paraId="6A3B81BC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288F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DOC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4047D" w14:textId="16F1D6E5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6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CE53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379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7AF33" w14:textId="578D738A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1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92EF6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74</w:t>
            </w:r>
          </w:p>
        </w:tc>
      </w:tr>
      <w:tr w:rsidR="00E91C05" w:rsidRPr="00853D0E" w14:paraId="1AB1AC9A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CF892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TN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D6ECF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34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80AFA6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1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C1CF3" w14:textId="68966719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2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F6927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2</w:t>
            </w:r>
          </w:p>
        </w:tc>
      </w:tr>
      <w:tr w:rsidR="00E91C05" w:rsidRPr="00853D0E" w14:paraId="0AD6AD67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74299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TC</w: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98CD0" w14:textId="6CFE0E7C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15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BD004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85</w:t>
            </w:r>
          </w:p>
        </w:tc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1438B" w14:textId="697E942B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33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9261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04</w:t>
            </w:r>
          </w:p>
        </w:tc>
      </w:tr>
      <w:tr w:rsidR="00E91C05" w:rsidRPr="00853D0E" w14:paraId="54F62F7C" w14:textId="77777777" w:rsidTr="00A05BB9">
        <w:trPr>
          <w:trHeight w:val="216"/>
          <w:jc w:val="center"/>
        </w:trPr>
        <w:tc>
          <w:tcPr>
            <w:tcW w:w="20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E531F6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C/N</w:t>
            </w:r>
          </w:p>
        </w:tc>
        <w:tc>
          <w:tcPr>
            <w:tcW w:w="12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82613A" w14:textId="38072FD4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100</w:t>
            </w:r>
          </w:p>
        </w:tc>
        <w:tc>
          <w:tcPr>
            <w:tcW w:w="9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8BF12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202</w:t>
            </w:r>
          </w:p>
        </w:tc>
        <w:tc>
          <w:tcPr>
            <w:tcW w:w="12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174CD4" w14:textId="06C2BBAD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2</w:t>
            </w: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EB2BA5" w14:textId="77777777" w:rsidR="00E91C05" w:rsidRPr="00BF0818" w:rsidRDefault="00E91C05">
            <w:pPr>
              <w:widowControl/>
              <w:jc w:val="center"/>
              <w:rPr>
                <w:rFonts w:eastAsia="等线"/>
                <w:color w:val="000000"/>
                <w:kern w:val="0"/>
                <w:sz w:val="24"/>
                <w:szCs w:val="24"/>
              </w:rPr>
            </w:pPr>
            <w:r>
              <w:rPr>
                <w:rFonts w:eastAsia="等线"/>
                <w:color w:val="000000"/>
                <w:kern w:val="0"/>
                <w:sz w:val="24"/>
                <w:szCs w:val="24"/>
              </w:rPr>
              <w:t>0.</w:t>
            </w:r>
            <w:r w:rsidRPr="00BF0818">
              <w:rPr>
                <w:rFonts w:eastAsia="等线"/>
                <w:color w:val="000000"/>
                <w:kern w:val="0"/>
                <w:sz w:val="24"/>
                <w:szCs w:val="24"/>
              </w:rPr>
              <w:t>016</w:t>
            </w:r>
          </w:p>
        </w:tc>
      </w:tr>
    </w:tbl>
    <w:p w14:paraId="03887A06" w14:textId="77777777" w:rsidR="00EC068B" w:rsidRPr="00BF0818" w:rsidRDefault="00EC068B" w:rsidP="00EC068B">
      <w:pPr>
        <w:spacing w:before="120" w:after="240"/>
        <w:rPr>
          <w:color w:val="000000"/>
          <w:kern w:val="0"/>
          <w:sz w:val="24"/>
          <w:szCs w:val="24"/>
        </w:rPr>
      </w:pPr>
      <w:r w:rsidRPr="00BF0818">
        <w:rPr>
          <w:color w:val="000000"/>
          <w:kern w:val="0"/>
          <w:sz w:val="24"/>
          <w:szCs w:val="24"/>
        </w:rPr>
        <w:t>r</w:t>
      </w:r>
      <w:r w:rsidRPr="00BF0818">
        <w:rPr>
          <w:color w:val="000000"/>
          <w:kern w:val="0"/>
          <w:sz w:val="24"/>
          <w:szCs w:val="24"/>
          <w:vertAlign w:val="superscript"/>
        </w:rPr>
        <w:t>2</w:t>
      </w:r>
      <w:r w:rsidRPr="00BF0818">
        <w:rPr>
          <w:color w:val="000000"/>
          <w:kern w:val="0"/>
          <w:sz w:val="24"/>
          <w:szCs w:val="24"/>
        </w:rPr>
        <w:t xml:space="preserve"> represents the decisive coefficient of environmental factors on species distribution; </w:t>
      </w:r>
      <w:proofErr w:type="spellStart"/>
      <w:r w:rsidRPr="00992F0F">
        <w:rPr>
          <w:i/>
          <w:color w:val="000000"/>
          <w:kern w:val="0"/>
          <w:sz w:val="24"/>
          <w:szCs w:val="24"/>
        </w:rPr>
        <w:t>Pr</w:t>
      </w:r>
      <w:proofErr w:type="spellEnd"/>
      <w:r w:rsidRPr="00BF0818">
        <w:rPr>
          <w:color w:val="000000"/>
          <w:kern w:val="0"/>
          <w:sz w:val="24"/>
          <w:szCs w:val="24"/>
        </w:rPr>
        <w:t xml:space="preserve"> indicates the significant test of correlation, significant difference is accepted when </w:t>
      </w:r>
      <w:proofErr w:type="spellStart"/>
      <w:r w:rsidRPr="00A05BB9">
        <w:rPr>
          <w:i/>
          <w:color w:val="000000"/>
          <w:kern w:val="0"/>
          <w:sz w:val="24"/>
          <w:szCs w:val="24"/>
        </w:rPr>
        <w:t>Pr</w:t>
      </w:r>
      <w:proofErr w:type="spellEnd"/>
      <w:r w:rsidRPr="00BF0818">
        <w:rPr>
          <w:color w:val="000000"/>
          <w:kern w:val="0"/>
          <w:sz w:val="24"/>
          <w:szCs w:val="24"/>
        </w:rPr>
        <w:t xml:space="preserve"> &lt;</w:t>
      </w:r>
      <w:r>
        <w:rPr>
          <w:color w:val="000000"/>
          <w:kern w:val="0"/>
          <w:sz w:val="24"/>
          <w:szCs w:val="24"/>
        </w:rPr>
        <w:t>0.</w:t>
      </w:r>
      <w:r w:rsidRPr="00BF0818">
        <w:rPr>
          <w:color w:val="000000"/>
          <w:kern w:val="0"/>
          <w:sz w:val="24"/>
          <w:szCs w:val="24"/>
        </w:rPr>
        <w:t>05</w:t>
      </w:r>
      <w:r>
        <w:rPr>
          <w:color w:val="000000"/>
          <w:kern w:val="0"/>
          <w:sz w:val="24"/>
          <w:szCs w:val="24"/>
        </w:rPr>
        <w:t>0.</w:t>
      </w:r>
    </w:p>
    <w:p w14:paraId="641C4BEE" w14:textId="77777777" w:rsidR="00E40133" w:rsidRDefault="00E40133" w:rsidP="00BB41BB">
      <w:pPr>
        <w:pStyle w:val="maintext"/>
      </w:pPr>
    </w:p>
    <w:p w14:paraId="2C99E1E0" w14:textId="77777777" w:rsidR="00E40133" w:rsidRDefault="00E40133" w:rsidP="00BB41BB">
      <w:pPr>
        <w:pStyle w:val="maintext"/>
      </w:pPr>
    </w:p>
    <w:p w14:paraId="267B0C45" w14:textId="77777777" w:rsidR="00E40133" w:rsidRDefault="00E40133" w:rsidP="00BB41BB">
      <w:pPr>
        <w:pStyle w:val="maintext"/>
        <w:sectPr w:rsidR="00E40133" w:rsidSect="00844CDA">
          <w:pgSz w:w="16838" w:h="11906" w:orient="landscape"/>
          <w:pgMar w:top="1800" w:right="1440" w:bottom="1800" w:left="1440" w:header="851" w:footer="992" w:gutter="0"/>
          <w:cols w:space="425"/>
          <w:docGrid w:linePitch="312"/>
        </w:sectPr>
      </w:pPr>
    </w:p>
    <w:p w14:paraId="3A1477F7" w14:textId="1EFA6645" w:rsidR="00E40133" w:rsidRPr="00097E86" w:rsidRDefault="00E40133" w:rsidP="00BB41BB">
      <w:pPr>
        <w:pStyle w:val="maintext"/>
        <w:rPr>
          <w:b/>
          <w:i/>
        </w:rPr>
      </w:pPr>
      <w:r w:rsidRPr="00097E86">
        <w:rPr>
          <w:b/>
          <w:i/>
        </w:rPr>
        <w:lastRenderedPageBreak/>
        <w:t>Reference</w:t>
      </w:r>
      <w:r w:rsidR="00097E86" w:rsidRPr="00097E86">
        <w:rPr>
          <w:b/>
          <w:i/>
        </w:rPr>
        <w:t>s</w:t>
      </w:r>
    </w:p>
    <w:p w14:paraId="67B5752E" w14:textId="3357571F" w:rsidR="00F325E7" w:rsidRPr="00F05C6D" w:rsidRDefault="00F325E7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r w:rsidRPr="00F05C6D">
        <w:rPr>
          <w:sz w:val="21"/>
          <w:szCs w:val="21"/>
        </w:rPr>
        <w:fldChar w:fldCharType="begin"/>
      </w:r>
      <w:r w:rsidRPr="00F05C6D">
        <w:rPr>
          <w:sz w:val="21"/>
          <w:szCs w:val="21"/>
        </w:rPr>
        <w:instrText xml:space="preserve"> ADDIN EN.REFLIST </w:instrText>
      </w:r>
      <w:r w:rsidRPr="00F05C6D">
        <w:rPr>
          <w:sz w:val="21"/>
          <w:szCs w:val="21"/>
        </w:rPr>
        <w:fldChar w:fldCharType="separate"/>
      </w:r>
      <w:bookmarkStart w:id="1" w:name="_ENREF_1"/>
      <w:r w:rsidRPr="00F05C6D">
        <w:rPr>
          <w:sz w:val="21"/>
          <w:szCs w:val="21"/>
        </w:rPr>
        <w:t>1.</w:t>
      </w:r>
      <w:r w:rsidRPr="00F05C6D">
        <w:rPr>
          <w:sz w:val="21"/>
          <w:szCs w:val="21"/>
        </w:rPr>
        <w:tab/>
        <w:t>Francis, C.A.,</w:t>
      </w:r>
      <w:r w:rsidR="00E115CD">
        <w:rPr>
          <w:sz w:val="21"/>
          <w:szCs w:val="21"/>
        </w:rPr>
        <w:t xml:space="preserve"> Robert, K.J., Beman, J.M., Santoro, A.E., and Oakley, B.B.</w:t>
      </w:r>
      <w:r w:rsidRPr="00F05C6D">
        <w:rPr>
          <w:sz w:val="21"/>
          <w:szCs w:val="21"/>
        </w:rPr>
        <w:t xml:space="preserve"> </w:t>
      </w:r>
      <w:r w:rsidR="00F05C6D">
        <w:rPr>
          <w:sz w:val="21"/>
          <w:szCs w:val="21"/>
        </w:rPr>
        <w:t xml:space="preserve">(2005). </w:t>
      </w:r>
      <w:r w:rsidRPr="00F05C6D">
        <w:rPr>
          <w:sz w:val="21"/>
          <w:szCs w:val="21"/>
        </w:rPr>
        <w:t xml:space="preserve">Ubiquity and diversity of ammonia-oxidizing archaea in water columns and sediments of the ocean. </w:t>
      </w:r>
      <w:r w:rsidRPr="00F05C6D">
        <w:rPr>
          <w:i/>
          <w:sz w:val="21"/>
          <w:szCs w:val="21"/>
        </w:rPr>
        <w:t>Proceed. National Acad. Sci.</w:t>
      </w:r>
      <w:r w:rsidRPr="00F05C6D">
        <w:rPr>
          <w:sz w:val="21"/>
          <w:szCs w:val="21"/>
        </w:rPr>
        <w:t>, 102(41)</w:t>
      </w:r>
      <w:r w:rsidR="00F05C6D">
        <w:rPr>
          <w:sz w:val="21"/>
          <w:szCs w:val="21"/>
        </w:rPr>
        <w:t>,</w:t>
      </w:r>
      <w:r w:rsidRPr="00F05C6D">
        <w:rPr>
          <w:sz w:val="21"/>
          <w:szCs w:val="21"/>
        </w:rPr>
        <w:t xml:space="preserve"> 14683-14688.</w:t>
      </w:r>
      <w:bookmarkEnd w:id="1"/>
      <w:r w:rsidR="00F05C6D">
        <w:rPr>
          <w:sz w:val="21"/>
          <w:szCs w:val="21"/>
        </w:rPr>
        <w:t xml:space="preserve"> doi: </w:t>
      </w:r>
      <w:r w:rsidR="00F05C6D" w:rsidRPr="00F05C6D">
        <w:rPr>
          <w:sz w:val="21"/>
          <w:szCs w:val="21"/>
        </w:rPr>
        <w:t>10.1073/pnas.0506625102</w:t>
      </w:r>
      <w:r w:rsidR="00F05C6D">
        <w:rPr>
          <w:sz w:val="21"/>
          <w:szCs w:val="21"/>
        </w:rPr>
        <w:t>.</w:t>
      </w:r>
    </w:p>
    <w:p w14:paraId="375D48C4" w14:textId="67B531BE" w:rsidR="00F325E7" w:rsidRPr="00F05C6D" w:rsidRDefault="00F325E7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bookmarkStart w:id="2" w:name="_ENREF_2"/>
      <w:r w:rsidRPr="00F05C6D">
        <w:rPr>
          <w:sz w:val="21"/>
          <w:szCs w:val="21"/>
        </w:rPr>
        <w:t>2.</w:t>
      </w:r>
      <w:r w:rsidRPr="00F05C6D">
        <w:rPr>
          <w:sz w:val="21"/>
          <w:szCs w:val="21"/>
        </w:rPr>
        <w:tab/>
        <w:t>Rotthauwe, J.H., Witzel, K.P.</w:t>
      </w:r>
      <w:r w:rsidRPr="00F05C6D">
        <w:rPr>
          <w:rFonts w:hint="eastAsia"/>
          <w:sz w:val="21"/>
          <w:szCs w:val="21"/>
        </w:rPr>
        <w:t>,</w:t>
      </w:r>
      <w:r w:rsidRPr="00F05C6D">
        <w:rPr>
          <w:sz w:val="21"/>
          <w:szCs w:val="21"/>
        </w:rPr>
        <w:t xml:space="preserve"> and Liesack, W.</w:t>
      </w:r>
      <w:r w:rsidR="007D494B">
        <w:rPr>
          <w:sz w:val="21"/>
          <w:szCs w:val="21"/>
        </w:rPr>
        <w:t xml:space="preserve"> </w:t>
      </w:r>
      <w:r w:rsidR="007D494B">
        <w:rPr>
          <w:rFonts w:hint="eastAsia"/>
          <w:sz w:val="21"/>
          <w:szCs w:val="21"/>
        </w:rPr>
        <w:t>(</w:t>
      </w:r>
      <w:r w:rsidR="007D494B">
        <w:rPr>
          <w:sz w:val="21"/>
          <w:szCs w:val="21"/>
        </w:rPr>
        <w:t xml:space="preserve">1997). </w:t>
      </w:r>
      <w:r w:rsidRPr="00F05C6D">
        <w:rPr>
          <w:sz w:val="21"/>
          <w:szCs w:val="21"/>
        </w:rPr>
        <w:t xml:space="preserve">The ammonia monooxygenase structural gene </w:t>
      </w:r>
      <w:r w:rsidRPr="00F05C6D">
        <w:rPr>
          <w:i/>
          <w:sz w:val="21"/>
          <w:szCs w:val="21"/>
        </w:rPr>
        <w:t>amoA</w:t>
      </w:r>
      <w:r w:rsidRPr="00F05C6D">
        <w:rPr>
          <w:sz w:val="21"/>
          <w:szCs w:val="21"/>
        </w:rPr>
        <w:t xml:space="preserve"> as a functional marker: molecular fine-scale analysis of natural ammonia-oxidizing populations. </w:t>
      </w:r>
      <w:r w:rsidRPr="00F05C6D">
        <w:rPr>
          <w:i/>
          <w:sz w:val="21"/>
          <w:szCs w:val="21"/>
        </w:rPr>
        <w:t>Appl. Environ. Microbiol.</w:t>
      </w:r>
      <w:r w:rsidRPr="00F05C6D">
        <w:rPr>
          <w:sz w:val="21"/>
          <w:szCs w:val="21"/>
        </w:rPr>
        <w:t xml:space="preserve"> 63(12</w:t>
      </w:r>
      <w:r w:rsidR="007D494B" w:rsidRPr="00F05C6D">
        <w:rPr>
          <w:sz w:val="21"/>
          <w:szCs w:val="21"/>
        </w:rPr>
        <w:t>)</w:t>
      </w:r>
      <w:r w:rsidR="007D494B">
        <w:rPr>
          <w:sz w:val="21"/>
          <w:szCs w:val="21"/>
        </w:rPr>
        <w:t>,</w:t>
      </w:r>
      <w:r w:rsidR="007D494B" w:rsidRPr="00F05C6D">
        <w:rPr>
          <w:sz w:val="21"/>
          <w:szCs w:val="21"/>
        </w:rPr>
        <w:t xml:space="preserve"> </w:t>
      </w:r>
      <w:r w:rsidRPr="00F05C6D">
        <w:rPr>
          <w:sz w:val="21"/>
          <w:szCs w:val="21"/>
        </w:rPr>
        <w:t>4704-</w:t>
      </w:r>
      <w:r w:rsidR="007D494B">
        <w:rPr>
          <w:sz w:val="21"/>
          <w:szCs w:val="21"/>
        </w:rPr>
        <w:t>47</w:t>
      </w:r>
      <w:r w:rsidRPr="00F05C6D">
        <w:rPr>
          <w:sz w:val="21"/>
          <w:szCs w:val="21"/>
        </w:rPr>
        <w:t>12.</w:t>
      </w:r>
      <w:bookmarkEnd w:id="2"/>
    </w:p>
    <w:p w14:paraId="10BD65FE" w14:textId="4CFC83B1" w:rsidR="00F325E7" w:rsidRPr="00F05C6D" w:rsidRDefault="00F325E7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bookmarkStart w:id="3" w:name="_ENREF_3"/>
      <w:r w:rsidRPr="00F05C6D">
        <w:rPr>
          <w:sz w:val="21"/>
          <w:szCs w:val="21"/>
        </w:rPr>
        <w:t>3.</w:t>
      </w:r>
      <w:r w:rsidRPr="00F05C6D">
        <w:rPr>
          <w:sz w:val="21"/>
          <w:szCs w:val="21"/>
        </w:rPr>
        <w:tab/>
        <w:t>Hallin, S. and Lindgren, P.E.</w:t>
      </w:r>
      <w:r w:rsidR="00E115CD">
        <w:rPr>
          <w:sz w:val="21"/>
          <w:szCs w:val="21"/>
        </w:rPr>
        <w:t xml:space="preserve"> (1999).</w:t>
      </w:r>
      <w:r w:rsidRPr="00F05C6D">
        <w:rPr>
          <w:sz w:val="21"/>
          <w:szCs w:val="21"/>
        </w:rPr>
        <w:t xml:space="preserve"> PCR detection of genes encoding nitrite reductase in denitrifying bacteria. </w:t>
      </w:r>
      <w:r w:rsidRPr="00F05C6D">
        <w:rPr>
          <w:i/>
          <w:sz w:val="21"/>
          <w:szCs w:val="21"/>
        </w:rPr>
        <w:t>Appl. Environ. Microbiol.</w:t>
      </w:r>
      <w:r w:rsidRPr="00F05C6D">
        <w:rPr>
          <w:sz w:val="21"/>
          <w:szCs w:val="21"/>
        </w:rPr>
        <w:t xml:space="preserve"> 65(4)</w:t>
      </w:r>
      <w:r w:rsidR="00E115CD">
        <w:rPr>
          <w:sz w:val="21"/>
          <w:szCs w:val="21"/>
        </w:rPr>
        <w:t>,</w:t>
      </w:r>
      <w:r w:rsidRPr="00F05C6D">
        <w:rPr>
          <w:sz w:val="21"/>
          <w:szCs w:val="21"/>
        </w:rPr>
        <w:t xml:space="preserve"> 1652-</w:t>
      </w:r>
      <w:r w:rsidR="00E115CD">
        <w:rPr>
          <w:sz w:val="21"/>
          <w:szCs w:val="21"/>
        </w:rPr>
        <w:t>165</w:t>
      </w:r>
      <w:r w:rsidRPr="00F05C6D">
        <w:rPr>
          <w:sz w:val="21"/>
          <w:szCs w:val="21"/>
        </w:rPr>
        <w:t>7.</w:t>
      </w:r>
      <w:bookmarkEnd w:id="3"/>
    </w:p>
    <w:p w14:paraId="4CFE6C22" w14:textId="415CFD94" w:rsidR="00F325E7" w:rsidRPr="00F05C6D" w:rsidRDefault="00F325E7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bookmarkStart w:id="4" w:name="_ENREF_4"/>
      <w:r w:rsidRPr="00F05C6D">
        <w:rPr>
          <w:sz w:val="21"/>
          <w:szCs w:val="21"/>
        </w:rPr>
        <w:t>4.</w:t>
      </w:r>
      <w:r w:rsidRPr="00F05C6D">
        <w:rPr>
          <w:sz w:val="21"/>
          <w:szCs w:val="21"/>
        </w:rPr>
        <w:tab/>
        <w:t xml:space="preserve">Throback, I.N., </w:t>
      </w:r>
      <w:r w:rsidR="00E115CD">
        <w:rPr>
          <w:sz w:val="21"/>
          <w:szCs w:val="21"/>
        </w:rPr>
        <w:t>Enwall, K., Jarvis, A., and Hallin, S. (2004).</w:t>
      </w:r>
      <w:r w:rsidRPr="00F05C6D">
        <w:rPr>
          <w:sz w:val="21"/>
          <w:szCs w:val="21"/>
        </w:rPr>
        <w:t xml:space="preserve"> Reassessing PCR primers targeting </w:t>
      </w:r>
      <w:r w:rsidRPr="00F05C6D">
        <w:rPr>
          <w:i/>
          <w:sz w:val="21"/>
          <w:szCs w:val="21"/>
        </w:rPr>
        <w:t>nirS</w:t>
      </w:r>
      <w:r w:rsidRPr="00F05C6D">
        <w:rPr>
          <w:sz w:val="21"/>
          <w:szCs w:val="21"/>
        </w:rPr>
        <w:t xml:space="preserve">, </w:t>
      </w:r>
      <w:r w:rsidRPr="00F05C6D">
        <w:rPr>
          <w:i/>
          <w:sz w:val="21"/>
          <w:szCs w:val="21"/>
        </w:rPr>
        <w:t>nirK</w:t>
      </w:r>
      <w:r w:rsidRPr="00F05C6D">
        <w:rPr>
          <w:sz w:val="21"/>
          <w:szCs w:val="21"/>
        </w:rPr>
        <w:t xml:space="preserve"> and </w:t>
      </w:r>
      <w:r w:rsidRPr="00F05C6D">
        <w:rPr>
          <w:i/>
          <w:sz w:val="21"/>
          <w:szCs w:val="21"/>
        </w:rPr>
        <w:t>nosZ</w:t>
      </w:r>
      <w:r w:rsidRPr="00F05C6D">
        <w:rPr>
          <w:sz w:val="21"/>
          <w:szCs w:val="21"/>
        </w:rPr>
        <w:t xml:space="preserve"> genes for community surveys of denitrifying bacteria with DGGE. </w:t>
      </w:r>
      <w:r w:rsidRPr="00F05C6D">
        <w:rPr>
          <w:i/>
          <w:sz w:val="21"/>
          <w:szCs w:val="21"/>
        </w:rPr>
        <w:t>FEMS Microbiol. Ecol.</w:t>
      </w:r>
      <w:r w:rsidRPr="00F05C6D">
        <w:rPr>
          <w:sz w:val="21"/>
          <w:szCs w:val="21"/>
        </w:rPr>
        <w:t xml:space="preserve"> 49(3)</w:t>
      </w:r>
      <w:r w:rsidR="00E115CD">
        <w:rPr>
          <w:sz w:val="21"/>
          <w:szCs w:val="21"/>
        </w:rPr>
        <w:t>,</w:t>
      </w:r>
      <w:r w:rsidRPr="00F05C6D">
        <w:rPr>
          <w:sz w:val="21"/>
          <w:szCs w:val="21"/>
        </w:rPr>
        <w:t xml:space="preserve"> 401-</w:t>
      </w:r>
      <w:r w:rsidR="001E765F">
        <w:rPr>
          <w:sz w:val="21"/>
          <w:szCs w:val="21"/>
        </w:rPr>
        <w:t>4</w:t>
      </w:r>
      <w:r w:rsidRPr="00F05C6D">
        <w:rPr>
          <w:sz w:val="21"/>
          <w:szCs w:val="21"/>
        </w:rPr>
        <w:t>17.</w:t>
      </w:r>
      <w:bookmarkEnd w:id="4"/>
      <w:r w:rsidR="00E115CD">
        <w:rPr>
          <w:sz w:val="21"/>
          <w:szCs w:val="21"/>
        </w:rPr>
        <w:t xml:space="preserve"> doi:</w:t>
      </w:r>
      <w:r w:rsidR="00E115CD" w:rsidRPr="00E115CD">
        <w:t xml:space="preserve"> </w:t>
      </w:r>
      <w:r w:rsidR="00E115CD" w:rsidRPr="00E115CD">
        <w:rPr>
          <w:sz w:val="21"/>
          <w:szCs w:val="21"/>
        </w:rPr>
        <w:t>0.1016/j.femsec.2004.04.011</w:t>
      </w:r>
      <w:r w:rsidR="00E115CD">
        <w:rPr>
          <w:sz w:val="21"/>
          <w:szCs w:val="21"/>
        </w:rPr>
        <w:t>.</w:t>
      </w:r>
    </w:p>
    <w:p w14:paraId="57872A4B" w14:textId="0C39499D" w:rsidR="00F325E7" w:rsidRPr="00F05C6D" w:rsidRDefault="00F325E7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bookmarkStart w:id="5" w:name="_ENREF_5"/>
      <w:r w:rsidRPr="00F05C6D">
        <w:rPr>
          <w:sz w:val="21"/>
          <w:szCs w:val="21"/>
        </w:rPr>
        <w:t>5.</w:t>
      </w:r>
      <w:r w:rsidRPr="00F05C6D">
        <w:rPr>
          <w:sz w:val="21"/>
          <w:szCs w:val="21"/>
        </w:rPr>
        <w:tab/>
        <w:t xml:space="preserve">Henry, S., </w:t>
      </w:r>
      <w:r w:rsidR="00E115CD">
        <w:rPr>
          <w:sz w:val="21"/>
          <w:szCs w:val="21"/>
        </w:rPr>
        <w:t>Bru, D., Stres, B. Hallet, S., and Philippot</w:t>
      </w:r>
      <w:r w:rsidR="001E765F">
        <w:rPr>
          <w:sz w:val="21"/>
          <w:szCs w:val="21"/>
        </w:rPr>
        <w:t xml:space="preserve">, L. (2006). </w:t>
      </w:r>
      <w:r w:rsidRPr="00F05C6D">
        <w:rPr>
          <w:sz w:val="21"/>
          <w:szCs w:val="21"/>
        </w:rPr>
        <w:t xml:space="preserve">Quantitative detection of the </w:t>
      </w:r>
      <w:r w:rsidRPr="00F05C6D">
        <w:rPr>
          <w:i/>
          <w:sz w:val="21"/>
          <w:szCs w:val="21"/>
        </w:rPr>
        <w:t>nosZ</w:t>
      </w:r>
      <w:r w:rsidRPr="00F05C6D">
        <w:rPr>
          <w:sz w:val="21"/>
          <w:szCs w:val="21"/>
        </w:rPr>
        <w:t xml:space="preserve"> gene, encoding nitrous oxide reductase, and comparison of the abundances of 16S rRNA, </w:t>
      </w:r>
      <w:r w:rsidRPr="00F05C6D">
        <w:rPr>
          <w:i/>
          <w:sz w:val="21"/>
          <w:szCs w:val="21"/>
        </w:rPr>
        <w:t>narG</w:t>
      </w:r>
      <w:r w:rsidRPr="00F05C6D">
        <w:rPr>
          <w:sz w:val="21"/>
          <w:szCs w:val="21"/>
        </w:rPr>
        <w:t xml:space="preserve">, </w:t>
      </w:r>
      <w:r w:rsidRPr="00F05C6D">
        <w:rPr>
          <w:i/>
          <w:sz w:val="21"/>
          <w:szCs w:val="21"/>
        </w:rPr>
        <w:t>nirK</w:t>
      </w:r>
      <w:r w:rsidRPr="00F05C6D">
        <w:rPr>
          <w:sz w:val="21"/>
          <w:szCs w:val="21"/>
        </w:rPr>
        <w:t xml:space="preserve">, and </w:t>
      </w:r>
      <w:r w:rsidRPr="00F05C6D">
        <w:rPr>
          <w:i/>
          <w:sz w:val="21"/>
          <w:szCs w:val="21"/>
        </w:rPr>
        <w:t>nosZ</w:t>
      </w:r>
      <w:r w:rsidRPr="00F05C6D">
        <w:rPr>
          <w:sz w:val="21"/>
          <w:szCs w:val="21"/>
        </w:rPr>
        <w:t xml:space="preserve"> genes in soils. </w:t>
      </w:r>
      <w:r w:rsidRPr="00F05C6D">
        <w:rPr>
          <w:i/>
          <w:sz w:val="21"/>
          <w:szCs w:val="21"/>
        </w:rPr>
        <w:t>Appl. Environ. Microbiol.</w:t>
      </w:r>
      <w:r w:rsidR="001E765F">
        <w:rPr>
          <w:sz w:val="21"/>
          <w:szCs w:val="21"/>
        </w:rPr>
        <w:t xml:space="preserve"> </w:t>
      </w:r>
      <w:r w:rsidRPr="00F05C6D">
        <w:rPr>
          <w:sz w:val="21"/>
          <w:szCs w:val="21"/>
        </w:rPr>
        <w:t>72(8</w:t>
      </w:r>
      <w:r w:rsidR="001E765F" w:rsidRPr="00F05C6D">
        <w:rPr>
          <w:sz w:val="21"/>
          <w:szCs w:val="21"/>
        </w:rPr>
        <w:t>)</w:t>
      </w:r>
      <w:r w:rsidR="001E765F">
        <w:rPr>
          <w:sz w:val="21"/>
          <w:szCs w:val="21"/>
        </w:rPr>
        <w:t xml:space="preserve">, </w:t>
      </w:r>
      <w:r w:rsidRPr="00F05C6D">
        <w:rPr>
          <w:sz w:val="21"/>
          <w:szCs w:val="21"/>
        </w:rPr>
        <w:t>5181-</w:t>
      </w:r>
      <w:r w:rsidR="001E765F">
        <w:rPr>
          <w:sz w:val="21"/>
          <w:szCs w:val="21"/>
        </w:rPr>
        <w:t>518</w:t>
      </w:r>
      <w:r w:rsidRPr="00F05C6D">
        <w:rPr>
          <w:sz w:val="21"/>
          <w:szCs w:val="21"/>
        </w:rPr>
        <w:t>9.</w:t>
      </w:r>
      <w:bookmarkEnd w:id="5"/>
      <w:r w:rsidR="001E765F">
        <w:rPr>
          <w:sz w:val="21"/>
          <w:szCs w:val="21"/>
        </w:rPr>
        <w:t>doi:</w:t>
      </w:r>
      <w:r w:rsidR="001E765F" w:rsidRPr="001E765F">
        <w:t xml:space="preserve"> </w:t>
      </w:r>
      <w:r w:rsidR="001E765F" w:rsidRPr="001E765F">
        <w:rPr>
          <w:sz w:val="21"/>
          <w:szCs w:val="21"/>
        </w:rPr>
        <w:t>10.1128/AEM.00231-06</w:t>
      </w:r>
      <w:r w:rsidR="001E765F">
        <w:rPr>
          <w:sz w:val="21"/>
          <w:szCs w:val="21"/>
        </w:rPr>
        <w:t>.</w:t>
      </w:r>
    </w:p>
    <w:p w14:paraId="7FB25728" w14:textId="0CC9C43C" w:rsidR="00F05C6D" w:rsidRPr="00F05C6D" w:rsidRDefault="00F05C6D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r w:rsidRPr="00F05C6D">
        <w:rPr>
          <w:rFonts w:hint="eastAsia"/>
          <w:sz w:val="21"/>
          <w:szCs w:val="21"/>
        </w:rPr>
        <w:t>6</w:t>
      </w:r>
      <w:r w:rsidRPr="00F05C6D">
        <w:rPr>
          <w:sz w:val="21"/>
          <w:szCs w:val="21"/>
        </w:rPr>
        <w:t>.</w:t>
      </w:r>
      <w:r w:rsidRPr="00F05C6D">
        <w:rPr>
          <w:sz w:val="21"/>
          <w:szCs w:val="21"/>
        </w:rPr>
        <w:tab/>
        <w:t>Jones, C.M., Graf, D</w:t>
      </w:r>
      <w:r w:rsidRPr="00F05C6D">
        <w:rPr>
          <w:rFonts w:hint="eastAsia"/>
          <w:sz w:val="21"/>
          <w:szCs w:val="21"/>
        </w:rPr>
        <w:t>.</w:t>
      </w:r>
      <w:r w:rsidRPr="00F05C6D">
        <w:rPr>
          <w:sz w:val="21"/>
          <w:szCs w:val="21"/>
        </w:rPr>
        <w:t xml:space="preserve">R., Bru, D.,Philippot, L., </w:t>
      </w:r>
      <w:r w:rsidR="001E765F">
        <w:rPr>
          <w:sz w:val="21"/>
          <w:szCs w:val="21"/>
        </w:rPr>
        <w:t xml:space="preserve">and </w:t>
      </w:r>
      <w:r w:rsidRPr="00F05C6D">
        <w:rPr>
          <w:sz w:val="21"/>
          <w:szCs w:val="21"/>
        </w:rPr>
        <w:t>Hallin, S.</w:t>
      </w:r>
      <w:r w:rsidR="001E765F">
        <w:rPr>
          <w:sz w:val="21"/>
          <w:szCs w:val="21"/>
        </w:rPr>
        <w:t xml:space="preserve"> (2013). The uncounted yet abundant nitrous oxide-reducing microbial community: a potential nitrous oxide sink. </w:t>
      </w:r>
      <w:r w:rsidR="001E765F" w:rsidRPr="00CC0FC2">
        <w:rPr>
          <w:i/>
          <w:sz w:val="21"/>
          <w:szCs w:val="21"/>
        </w:rPr>
        <w:t>ISME J</w:t>
      </w:r>
      <w:r w:rsidR="001E765F">
        <w:rPr>
          <w:sz w:val="21"/>
          <w:szCs w:val="21"/>
        </w:rPr>
        <w:t>. 7(2), 417-426. doi:</w:t>
      </w:r>
      <w:r w:rsidR="001E765F" w:rsidRPr="001E765F">
        <w:t xml:space="preserve"> </w:t>
      </w:r>
      <w:r w:rsidR="001E765F" w:rsidRPr="001E765F">
        <w:rPr>
          <w:sz w:val="21"/>
          <w:szCs w:val="21"/>
        </w:rPr>
        <w:t>10.1038/ismej.2012.125</w:t>
      </w:r>
      <w:r w:rsidR="001E765F">
        <w:rPr>
          <w:sz w:val="21"/>
          <w:szCs w:val="21"/>
        </w:rPr>
        <w:t>.</w:t>
      </w:r>
    </w:p>
    <w:p w14:paraId="776E6632" w14:textId="588C5DE5" w:rsidR="00F325E7" w:rsidRPr="00F05C6D" w:rsidRDefault="00E115CD" w:rsidP="00CC0FC2">
      <w:pPr>
        <w:pStyle w:val="EndNoteBibliography"/>
        <w:spacing w:after="60"/>
        <w:ind w:left="284" w:hanging="284"/>
        <w:rPr>
          <w:sz w:val="21"/>
          <w:szCs w:val="21"/>
        </w:rPr>
      </w:pPr>
      <w:bookmarkStart w:id="6" w:name="_ENREF_6"/>
      <w:r>
        <w:rPr>
          <w:sz w:val="21"/>
          <w:szCs w:val="21"/>
        </w:rPr>
        <w:t>7</w:t>
      </w:r>
      <w:r w:rsidR="00F325E7" w:rsidRPr="00F05C6D">
        <w:rPr>
          <w:sz w:val="21"/>
          <w:szCs w:val="21"/>
        </w:rPr>
        <w:t>.</w:t>
      </w:r>
      <w:r w:rsidR="00F325E7" w:rsidRPr="00F05C6D">
        <w:rPr>
          <w:sz w:val="21"/>
          <w:szCs w:val="21"/>
        </w:rPr>
        <w:tab/>
        <w:t>Hales, B.A.,</w:t>
      </w:r>
      <w:r w:rsidR="001E765F">
        <w:rPr>
          <w:sz w:val="21"/>
          <w:szCs w:val="21"/>
        </w:rPr>
        <w:t xml:space="preserve"> Edwards, C., Ritchie, D.A., Hall, G., Pickup, R.W., and Saunders, J.R. (1996) </w:t>
      </w:r>
      <w:r w:rsidR="00F325E7" w:rsidRPr="00F05C6D">
        <w:rPr>
          <w:sz w:val="21"/>
          <w:szCs w:val="21"/>
        </w:rPr>
        <w:t xml:space="preserve">Isolation and identification of methanogen-specific DNA from blanket bog feat by PCR amplification and sequence analysis. </w:t>
      </w:r>
      <w:r w:rsidR="00F325E7" w:rsidRPr="00F05C6D">
        <w:rPr>
          <w:i/>
          <w:sz w:val="21"/>
          <w:szCs w:val="21"/>
        </w:rPr>
        <w:t>Appl. Environ. Microbiol.</w:t>
      </w:r>
      <w:r w:rsidR="00F325E7" w:rsidRPr="00F05C6D">
        <w:rPr>
          <w:sz w:val="21"/>
          <w:szCs w:val="21"/>
        </w:rPr>
        <w:t xml:space="preserve"> 62(2</w:t>
      </w:r>
      <w:r w:rsidR="001E765F" w:rsidRPr="00F05C6D">
        <w:rPr>
          <w:sz w:val="21"/>
          <w:szCs w:val="21"/>
        </w:rPr>
        <w:t>)</w:t>
      </w:r>
      <w:r w:rsidR="001E765F">
        <w:rPr>
          <w:sz w:val="21"/>
          <w:szCs w:val="21"/>
        </w:rPr>
        <w:t>,</w:t>
      </w:r>
      <w:r w:rsidR="001E765F" w:rsidRPr="00F05C6D">
        <w:rPr>
          <w:sz w:val="21"/>
          <w:szCs w:val="21"/>
        </w:rPr>
        <w:t xml:space="preserve"> </w:t>
      </w:r>
      <w:r w:rsidR="00F325E7" w:rsidRPr="00F05C6D">
        <w:rPr>
          <w:sz w:val="21"/>
          <w:szCs w:val="21"/>
        </w:rPr>
        <w:t>668-675.</w:t>
      </w:r>
      <w:bookmarkEnd w:id="6"/>
    </w:p>
    <w:p w14:paraId="61537C08" w14:textId="0AFF9459" w:rsidR="00F325E7" w:rsidRPr="00F05C6D" w:rsidRDefault="00E115CD" w:rsidP="00CC0FC2">
      <w:pPr>
        <w:pStyle w:val="EndNoteBibliography"/>
        <w:spacing w:after="60"/>
        <w:ind w:left="284" w:hanging="284"/>
        <w:jc w:val="left"/>
        <w:rPr>
          <w:sz w:val="21"/>
          <w:szCs w:val="21"/>
        </w:rPr>
      </w:pPr>
      <w:bookmarkStart w:id="7" w:name="_ENREF_7"/>
      <w:r>
        <w:rPr>
          <w:sz w:val="21"/>
          <w:szCs w:val="21"/>
        </w:rPr>
        <w:t>8</w:t>
      </w:r>
      <w:r w:rsidR="00F325E7" w:rsidRPr="00F05C6D">
        <w:rPr>
          <w:sz w:val="21"/>
          <w:szCs w:val="21"/>
        </w:rPr>
        <w:t>.</w:t>
      </w:r>
      <w:r w:rsidR="00F325E7" w:rsidRPr="00F05C6D">
        <w:rPr>
          <w:sz w:val="21"/>
          <w:szCs w:val="21"/>
        </w:rPr>
        <w:tab/>
        <w:t>Horz, H.P., Yimga, M.T. and Liesack, W.</w:t>
      </w:r>
      <w:r w:rsidR="001E765F">
        <w:rPr>
          <w:sz w:val="21"/>
          <w:szCs w:val="21"/>
        </w:rPr>
        <w:t xml:space="preserve"> (2001).</w:t>
      </w:r>
      <w:r w:rsidR="00F325E7" w:rsidRPr="00F05C6D">
        <w:rPr>
          <w:sz w:val="21"/>
          <w:szCs w:val="21"/>
        </w:rPr>
        <w:t xml:space="preserve"> Detection of methanotroph diversity on roots of submerged rice plants by molecular retrieval of </w:t>
      </w:r>
      <w:r w:rsidR="00F325E7" w:rsidRPr="00F05C6D">
        <w:rPr>
          <w:i/>
          <w:sz w:val="21"/>
          <w:szCs w:val="21"/>
        </w:rPr>
        <w:t>pmoA</w:t>
      </w:r>
      <w:r w:rsidR="00F325E7" w:rsidRPr="00F05C6D">
        <w:rPr>
          <w:sz w:val="21"/>
          <w:szCs w:val="21"/>
        </w:rPr>
        <w:t xml:space="preserve">, </w:t>
      </w:r>
      <w:r w:rsidR="00F325E7" w:rsidRPr="00F05C6D">
        <w:rPr>
          <w:i/>
          <w:sz w:val="21"/>
          <w:szCs w:val="21"/>
        </w:rPr>
        <w:t>mmoX</w:t>
      </w:r>
      <w:r w:rsidR="00F325E7" w:rsidRPr="00F05C6D">
        <w:rPr>
          <w:sz w:val="21"/>
          <w:szCs w:val="21"/>
        </w:rPr>
        <w:t xml:space="preserve">, </w:t>
      </w:r>
      <w:r w:rsidR="00F325E7" w:rsidRPr="00F05C6D">
        <w:rPr>
          <w:i/>
          <w:sz w:val="21"/>
          <w:szCs w:val="21"/>
        </w:rPr>
        <w:t>mxaF</w:t>
      </w:r>
      <w:r w:rsidR="00F325E7" w:rsidRPr="00F05C6D">
        <w:rPr>
          <w:sz w:val="21"/>
          <w:szCs w:val="21"/>
        </w:rPr>
        <w:t xml:space="preserve">, and 16S rRNA and ribosomal DNA, including </w:t>
      </w:r>
      <w:r w:rsidR="00F325E7" w:rsidRPr="00F05C6D">
        <w:rPr>
          <w:i/>
          <w:sz w:val="21"/>
          <w:szCs w:val="21"/>
        </w:rPr>
        <w:t>pmoA</w:t>
      </w:r>
      <w:r w:rsidR="00F325E7" w:rsidRPr="00F05C6D">
        <w:rPr>
          <w:sz w:val="21"/>
          <w:szCs w:val="21"/>
        </w:rPr>
        <w:t xml:space="preserve">-based terminal restriction fragment length polymorphism profiling. </w:t>
      </w:r>
      <w:r w:rsidR="00F325E7" w:rsidRPr="00F05C6D">
        <w:rPr>
          <w:i/>
          <w:sz w:val="21"/>
          <w:szCs w:val="21"/>
        </w:rPr>
        <w:t>Appl. Environ. Microbiol.</w:t>
      </w:r>
      <w:r w:rsidR="00F325E7" w:rsidRPr="00F05C6D">
        <w:rPr>
          <w:sz w:val="21"/>
          <w:szCs w:val="21"/>
        </w:rPr>
        <w:t xml:space="preserve"> 61(9</w:t>
      </w:r>
      <w:r w:rsidR="001E765F" w:rsidRPr="00F05C6D">
        <w:rPr>
          <w:sz w:val="21"/>
          <w:szCs w:val="21"/>
        </w:rPr>
        <w:t>)</w:t>
      </w:r>
      <w:r w:rsidR="001E765F">
        <w:rPr>
          <w:sz w:val="21"/>
          <w:szCs w:val="21"/>
        </w:rPr>
        <w:t>,</w:t>
      </w:r>
      <w:r w:rsidR="001E765F" w:rsidRPr="00F05C6D">
        <w:rPr>
          <w:sz w:val="21"/>
          <w:szCs w:val="21"/>
        </w:rPr>
        <w:t xml:space="preserve"> </w:t>
      </w:r>
      <w:r w:rsidR="00F325E7" w:rsidRPr="00F05C6D">
        <w:rPr>
          <w:sz w:val="21"/>
          <w:szCs w:val="21"/>
        </w:rPr>
        <w:t>69-70.</w:t>
      </w:r>
      <w:bookmarkEnd w:id="7"/>
      <w:r w:rsidR="001E765F">
        <w:rPr>
          <w:sz w:val="21"/>
          <w:szCs w:val="21"/>
        </w:rPr>
        <w:t xml:space="preserve"> doi: </w:t>
      </w:r>
      <w:r w:rsidR="001E765F" w:rsidRPr="001E765F">
        <w:rPr>
          <w:sz w:val="21"/>
          <w:szCs w:val="21"/>
        </w:rPr>
        <w:t>10.1128/aem.67.9.4177-4185.2001</w:t>
      </w:r>
      <w:r w:rsidR="001E765F">
        <w:rPr>
          <w:sz w:val="21"/>
          <w:szCs w:val="21"/>
        </w:rPr>
        <w:t>.</w:t>
      </w:r>
    </w:p>
    <w:p w14:paraId="65989A06" w14:textId="5ACA2016" w:rsidR="006B61EF" w:rsidRDefault="00F325E7" w:rsidP="00CC0FC2">
      <w:pPr>
        <w:pStyle w:val="maintext"/>
        <w:spacing w:after="60" w:line="240" w:lineRule="auto"/>
        <w:ind w:left="284" w:hanging="284"/>
      </w:pPr>
      <w:r w:rsidRPr="00F05C6D">
        <w:rPr>
          <w:sz w:val="21"/>
          <w:szCs w:val="21"/>
        </w:rPr>
        <w:fldChar w:fldCharType="end"/>
      </w:r>
    </w:p>
    <w:p w14:paraId="5FC12982" w14:textId="2AC854A8" w:rsidR="009E6C04" w:rsidRPr="00EC068B" w:rsidRDefault="009E6C04" w:rsidP="00BB41BB">
      <w:pPr>
        <w:pStyle w:val="maintext"/>
      </w:pPr>
    </w:p>
    <w:sectPr w:rsidR="009E6C04" w:rsidRPr="00EC068B" w:rsidSect="00E40133">
      <w:pgSz w:w="11906" w:h="16838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0175C3" w14:textId="77777777" w:rsidR="006228DD" w:rsidRDefault="006228DD" w:rsidP="00FB0E19">
      <w:r>
        <w:separator/>
      </w:r>
    </w:p>
  </w:endnote>
  <w:endnote w:type="continuationSeparator" w:id="0">
    <w:p w14:paraId="0F371C2E" w14:textId="77777777" w:rsidR="006228DD" w:rsidRDefault="006228DD" w:rsidP="00FB0E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0611068"/>
      <w:docPartObj>
        <w:docPartGallery w:val="Page Numbers (Bottom of Page)"/>
        <w:docPartUnique/>
      </w:docPartObj>
    </w:sdtPr>
    <w:sdtEndPr/>
    <w:sdtContent>
      <w:p w14:paraId="5FE0FD25" w14:textId="4BBEFCCF" w:rsidR="00C82435" w:rsidRDefault="00C82435">
        <w:pPr>
          <w:pStyle w:val="a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992F0F">
          <w:rPr>
            <w:noProof/>
            <w:lang w:val="zh-CN"/>
          </w:rPr>
          <w:t>2</w:t>
        </w:r>
        <w:r>
          <w:fldChar w:fldCharType="end"/>
        </w:r>
      </w:p>
    </w:sdtContent>
  </w:sdt>
  <w:p w14:paraId="7156ECC1" w14:textId="77777777" w:rsidR="00C82435" w:rsidRDefault="00C82435">
    <w:pPr>
      <w:pStyle w:val="a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8B20C3" w14:textId="7BB33DCF" w:rsidR="00C82435" w:rsidRPr="00C40CCA" w:rsidRDefault="00C82435" w:rsidP="00C40CCA">
    <w:pPr>
      <w:pStyle w:val="ad"/>
      <w:jc w:val="right"/>
      <w:rPr>
        <w:caps/>
      </w:rPr>
    </w:pPr>
    <w:r w:rsidRPr="00C40CCA">
      <w:rPr>
        <w:caps/>
      </w:rPr>
      <w:fldChar w:fldCharType="begin"/>
    </w:r>
    <w:r w:rsidRPr="00C40CCA">
      <w:rPr>
        <w:caps/>
      </w:rPr>
      <w:instrText>PAGE   \* MERGEFORMAT</w:instrText>
    </w:r>
    <w:r w:rsidRPr="00C40CCA">
      <w:rPr>
        <w:caps/>
      </w:rPr>
      <w:fldChar w:fldCharType="separate"/>
    </w:r>
    <w:r w:rsidRPr="00992F0F">
      <w:rPr>
        <w:caps/>
        <w:noProof/>
        <w:lang w:val="zh-CN"/>
      </w:rPr>
      <w:t>1</w:t>
    </w:r>
    <w:r w:rsidRPr="00C40CCA">
      <w:rPr>
        <w:caps/>
      </w:rPr>
      <w:fldChar w:fldCharType="end"/>
    </w:r>
  </w:p>
  <w:p w14:paraId="1DE3E628" w14:textId="77777777" w:rsidR="00C82435" w:rsidRPr="00C40CCA" w:rsidRDefault="00C82435">
    <w:pPr>
      <w:pStyle w:val="a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8750FE" w14:textId="77777777" w:rsidR="006228DD" w:rsidRDefault="006228DD" w:rsidP="00FB0E19">
      <w:r>
        <w:separator/>
      </w:r>
    </w:p>
  </w:footnote>
  <w:footnote w:type="continuationSeparator" w:id="0">
    <w:p w14:paraId="5E405DAF" w14:textId="77777777" w:rsidR="006228DD" w:rsidRDefault="006228DD" w:rsidP="00FB0E1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6F0CC5" w14:textId="0FD48980" w:rsidR="00C82435" w:rsidRPr="00EE49F8" w:rsidRDefault="00C82435" w:rsidP="00E54E12">
    <w:pPr>
      <w:pStyle w:val="ab"/>
      <w:pBdr>
        <w:bottom w:val="none" w:sz="0" w:space="0" w:color="auto"/>
      </w:pBdr>
      <w:tabs>
        <w:tab w:val="left" w:pos="11444"/>
        <w:tab w:val="right" w:pos="13958"/>
      </w:tabs>
      <w:jc w:val="left"/>
      <w:rPr>
        <w:sz w:val="24"/>
        <w:szCs w:val="24"/>
      </w:rPr>
    </w:pPr>
    <w:r w:rsidRPr="00BE781D">
      <w:tab/>
    </w:r>
    <w:r w:rsidRPr="00BE781D">
      <w:tab/>
    </w:r>
    <w:r w:rsidRPr="00BE781D">
      <w:tab/>
    </w:r>
    <w:r w:rsidRPr="00BE781D">
      <w:tab/>
    </w:r>
    <w:r w:rsidRPr="00EE49F8">
      <w:rPr>
        <w:rFonts w:hint="eastAsia"/>
        <w:sz w:val="24"/>
        <w:szCs w:val="24"/>
      </w:rPr>
      <w:t>Supplementary</w:t>
    </w:r>
    <w:r w:rsidRPr="00EE49F8">
      <w:rPr>
        <w:sz w:val="24"/>
        <w:szCs w:val="24"/>
      </w:rPr>
      <w:t xml:space="preserve">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08C4E1" w14:textId="76CCFCDE" w:rsidR="00C82435" w:rsidRDefault="00C82435" w:rsidP="00ED7649">
    <w:pPr>
      <w:pStyle w:val="ab"/>
      <w:pBdr>
        <w:bottom w:val="none" w:sz="0" w:space="0" w:color="auto"/>
      </w:pBdr>
      <w:jc w:val="right"/>
    </w:pPr>
    <w:r w:rsidRPr="00EE49F8">
      <w:rPr>
        <w:rFonts w:hint="eastAsia"/>
        <w:sz w:val="24"/>
        <w:szCs w:val="24"/>
      </w:rPr>
      <w:t>Supplementary</w:t>
    </w:r>
    <w:r w:rsidRPr="00EE49F8">
      <w:rPr>
        <w:sz w:val="24"/>
        <w:szCs w:val="24"/>
      </w:rPr>
      <w:t xml:space="preserve"> Materi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</w:lvl>
  </w:abstractNum>
  <w:abstractNum w:abstractNumId="2" w15:restartNumberingAfterBreak="0">
    <w:nsid w:val="2FA218F4"/>
    <w:multiLevelType w:val="hybridMultilevel"/>
    <w:tmpl w:val="7ED88E72"/>
    <w:lvl w:ilvl="0" w:tplc="172E98AC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D468A9"/>
    <w:multiLevelType w:val="hybridMultilevel"/>
    <w:tmpl w:val="E96A04E0"/>
    <w:lvl w:ilvl="0" w:tplc="891A0FE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DDE30A6"/>
    <w:multiLevelType w:val="hybridMultilevel"/>
    <w:tmpl w:val="CD607250"/>
    <w:lvl w:ilvl="0" w:tplc="4E86C90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742C039A"/>
    <w:multiLevelType w:val="hybridMultilevel"/>
    <w:tmpl w:val="99CCB7DC"/>
    <w:lvl w:ilvl="0" w:tplc="7F3A655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5"/>
  </w:num>
  <w:num w:numId="5">
    <w:abstractNumId w:val="1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94F88"/>
    <w:rsid w:val="00021FC0"/>
    <w:rsid w:val="00025B4B"/>
    <w:rsid w:val="000333B1"/>
    <w:rsid w:val="00051D2C"/>
    <w:rsid w:val="00064C18"/>
    <w:rsid w:val="0007069B"/>
    <w:rsid w:val="000926DB"/>
    <w:rsid w:val="00095559"/>
    <w:rsid w:val="00097E86"/>
    <w:rsid w:val="000B79CE"/>
    <w:rsid w:val="000D0D73"/>
    <w:rsid w:val="000E09AD"/>
    <w:rsid w:val="000E2E3F"/>
    <w:rsid w:val="000F0E61"/>
    <w:rsid w:val="000F33A4"/>
    <w:rsid w:val="00110DF9"/>
    <w:rsid w:val="00112D37"/>
    <w:rsid w:val="00120BF9"/>
    <w:rsid w:val="001251C3"/>
    <w:rsid w:val="001402EA"/>
    <w:rsid w:val="001411AD"/>
    <w:rsid w:val="00142CFA"/>
    <w:rsid w:val="0014543E"/>
    <w:rsid w:val="00171EB4"/>
    <w:rsid w:val="001A142D"/>
    <w:rsid w:val="001B219F"/>
    <w:rsid w:val="001B4A82"/>
    <w:rsid w:val="001C58F0"/>
    <w:rsid w:val="001E71E6"/>
    <w:rsid w:val="001E765F"/>
    <w:rsid w:val="001F0900"/>
    <w:rsid w:val="00237A8D"/>
    <w:rsid w:val="002515D7"/>
    <w:rsid w:val="00252209"/>
    <w:rsid w:val="00261189"/>
    <w:rsid w:val="0026549C"/>
    <w:rsid w:val="002738B1"/>
    <w:rsid w:val="0028444E"/>
    <w:rsid w:val="002A07D3"/>
    <w:rsid w:val="002A7119"/>
    <w:rsid w:val="002B0450"/>
    <w:rsid w:val="002C45C3"/>
    <w:rsid w:val="002D287A"/>
    <w:rsid w:val="002E120C"/>
    <w:rsid w:val="00303F1A"/>
    <w:rsid w:val="003121F9"/>
    <w:rsid w:val="00313570"/>
    <w:rsid w:val="003246F2"/>
    <w:rsid w:val="003345A5"/>
    <w:rsid w:val="00334C99"/>
    <w:rsid w:val="00337798"/>
    <w:rsid w:val="003512C5"/>
    <w:rsid w:val="00355096"/>
    <w:rsid w:val="00387675"/>
    <w:rsid w:val="00395AC5"/>
    <w:rsid w:val="003A61E7"/>
    <w:rsid w:val="003B5B08"/>
    <w:rsid w:val="003D1069"/>
    <w:rsid w:val="003D2BC2"/>
    <w:rsid w:val="003E2EA0"/>
    <w:rsid w:val="003E698A"/>
    <w:rsid w:val="003F6B0E"/>
    <w:rsid w:val="00430442"/>
    <w:rsid w:val="00433944"/>
    <w:rsid w:val="004532F2"/>
    <w:rsid w:val="0046144F"/>
    <w:rsid w:val="0047216C"/>
    <w:rsid w:val="00473EA5"/>
    <w:rsid w:val="00480D2F"/>
    <w:rsid w:val="004A1CFF"/>
    <w:rsid w:val="004A25A4"/>
    <w:rsid w:val="004A4501"/>
    <w:rsid w:val="004C6633"/>
    <w:rsid w:val="004E2B46"/>
    <w:rsid w:val="00501ABC"/>
    <w:rsid w:val="00506069"/>
    <w:rsid w:val="00514E57"/>
    <w:rsid w:val="00532AA2"/>
    <w:rsid w:val="0053723E"/>
    <w:rsid w:val="005521A2"/>
    <w:rsid w:val="005526BB"/>
    <w:rsid w:val="005636F1"/>
    <w:rsid w:val="00565D7A"/>
    <w:rsid w:val="0057451F"/>
    <w:rsid w:val="00576254"/>
    <w:rsid w:val="00590967"/>
    <w:rsid w:val="00592F50"/>
    <w:rsid w:val="005B0169"/>
    <w:rsid w:val="005D3A2C"/>
    <w:rsid w:val="005F143E"/>
    <w:rsid w:val="0060642F"/>
    <w:rsid w:val="00614ABC"/>
    <w:rsid w:val="006228DD"/>
    <w:rsid w:val="0062490A"/>
    <w:rsid w:val="0063274C"/>
    <w:rsid w:val="006436B1"/>
    <w:rsid w:val="006527F8"/>
    <w:rsid w:val="00675507"/>
    <w:rsid w:val="00685103"/>
    <w:rsid w:val="006B0360"/>
    <w:rsid w:val="006B40AB"/>
    <w:rsid w:val="006B61EF"/>
    <w:rsid w:val="006C1768"/>
    <w:rsid w:val="006E0B5D"/>
    <w:rsid w:val="006E577E"/>
    <w:rsid w:val="006E6264"/>
    <w:rsid w:val="006F0DDF"/>
    <w:rsid w:val="006F6EB3"/>
    <w:rsid w:val="00710AE3"/>
    <w:rsid w:val="00715B06"/>
    <w:rsid w:val="00725211"/>
    <w:rsid w:val="00763AB9"/>
    <w:rsid w:val="00782C9B"/>
    <w:rsid w:val="00785DE2"/>
    <w:rsid w:val="007A2BA7"/>
    <w:rsid w:val="007B0A29"/>
    <w:rsid w:val="007B2FE8"/>
    <w:rsid w:val="007C228A"/>
    <w:rsid w:val="007C2FE6"/>
    <w:rsid w:val="007C4BBB"/>
    <w:rsid w:val="007C750F"/>
    <w:rsid w:val="007D4305"/>
    <w:rsid w:val="007D494B"/>
    <w:rsid w:val="007D716C"/>
    <w:rsid w:val="007E1032"/>
    <w:rsid w:val="007E1B0C"/>
    <w:rsid w:val="007E7C3F"/>
    <w:rsid w:val="008055FC"/>
    <w:rsid w:val="008111F7"/>
    <w:rsid w:val="0081640F"/>
    <w:rsid w:val="00820109"/>
    <w:rsid w:val="008228B1"/>
    <w:rsid w:val="00844CDA"/>
    <w:rsid w:val="00853D0E"/>
    <w:rsid w:val="00860FD7"/>
    <w:rsid w:val="0086499B"/>
    <w:rsid w:val="00866E10"/>
    <w:rsid w:val="00871811"/>
    <w:rsid w:val="008839B9"/>
    <w:rsid w:val="008865E1"/>
    <w:rsid w:val="00887652"/>
    <w:rsid w:val="008900E1"/>
    <w:rsid w:val="00896880"/>
    <w:rsid w:val="008A7CB1"/>
    <w:rsid w:val="008B67E7"/>
    <w:rsid w:val="008C7C51"/>
    <w:rsid w:val="008F1A1F"/>
    <w:rsid w:val="008F616C"/>
    <w:rsid w:val="009033A6"/>
    <w:rsid w:val="0090525C"/>
    <w:rsid w:val="00913A67"/>
    <w:rsid w:val="0091676B"/>
    <w:rsid w:val="009269A6"/>
    <w:rsid w:val="00932306"/>
    <w:rsid w:val="009361F4"/>
    <w:rsid w:val="00941360"/>
    <w:rsid w:val="009463F6"/>
    <w:rsid w:val="009467F4"/>
    <w:rsid w:val="00975FC9"/>
    <w:rsid w:val="00981D62"/>
    <w:rsid w:val="00992F0F"/>
    <w:rsid w:val="009950A2"/>
    <w:rsid w:val="009B5303"/>
    <w:rsid w:val="009C1C4A"/>
    <w:rsid w:val="009D1224"/>
    <w:rsid w:val="009E6C04"/>
    <w:rsid w:val="009F0EE3"/>
    <w:rsid w:val="00A05BB9"/>
    <w:rsid w:val="00A25700"/>
    <w:rsid w:val="00A344F1"/>
    <w:rsid w:val="00A442BD"/>
    <w:rsid w:val="00A66471"/>
    <w:rsid w:val="00A70390"/>
    <w:rsid w:val="00A72C71"/>
    <w:rsid w:val="00A77D4A"/>
    <w:rsid w:val="00A871EE"/>
    <w:rsid w:val="00A93700"/>
    <w:rsid w:val="00A95F05"/>
    <w:rsid w:val="00A97A08"/>
    <w:rsid w:val="00AA10F8"/>
    <w:rsid w:val="00AA6282"/>
    <w:rsid w:val="00AB07C6"/>
    <w:rsid w:val="00AC168A"/>
    <w:rsid w:val="00AD5B02"/>
    <w:rsid w:val="00AE69CC"/>
    <w:rsid w:val="00AE749D"/>
    <w:rsid w:val="00AF1FC0"/>
    <w:rsid w:val="00AF7D58"/>
    <w:rsid w:val="00B11E98"/>
    <w:rsid w:val="00B51D00"/>
    <w:rsid w:val="00B570D8"/>
    <w:rsid w:val="00B94F88"/>
    <w:rsid w:val="00BA5485"/>
    <w:rsid w:val="00BA7C96"/>
    <w:rsid w:val="00BB41BB"/>
    <w:rsid w:val="00BD0B67"/>
    <w:rsid w:val="00BE60D0"/>
    <w:rsid w:val="00BE781D"/>
    <w:rsid w:val="00BE7B1C"/>
    <w:rsid w:val="00BF0818"/>
    <w:rsid w:val="00C047B0"/>
    <w:rsid w:val="00C04CE9"/>
    <w:rsid w:val="00C308B6"/>
    <w:rsid w:val="00C30C2F"/>
    <w:rsid w:val="00C40699"/>
    <w:rsid w:val="00C40CCA"/>
    <w:rsid w:val="00C726A3"/>
    <w:rsid w:val="00C8184D"/>
    <w:rsid w:val="00C82435"/>
    <w:rsid w:val="00C90CA9"/>
    <w:rsid w:val="00C91457"/>
    <w:rsid w:val="00C95171"/>
    <w:rsid w:val="00CA2A6D"/>
    <w:rsid w:val="00CA449F"/>
    <w:rsid w:val="00CC0FC2"/>
    <w:rsid w:val="00CF2171"/>
    <w:rsid w:val="00CF609F"/>
    <w:rsid w:val="00D07FF3"/>
    <w:rsid w:val="00D300DD"/>
    <w:rsid w:val="00D31188"/>
    <w:rsid w:val="00D416CD"/>
    <w:rsid w:val="00D44A3D"/>
    <w:rsid w:val="00D45027"/>
    <w:rsid w:val="00D4726B"/>
    <w:rsid w:val="00D642F9"/>
    <w:rsid w:val="00D857A3"/>
    <w:rsid w:val="00DA24E0"/>
    <w:rsid w:val="00DE31C3"/>
    <w:rsid w:val="00E00DF6"/>
    <w:rsid w:val="00E115CD"/>
    <w:rsid w:val="00E23DE7"/>
    <w:rsid w:val="00E25E57"/>
    <w:rsid w:val="00E275E3"/>
    <w:rsid w:val="00E37FA4"/>
    <w:rsid w:val="00E40133"/>
    <w:rsid w:val="00E47283"/>
    <w:rsid w:val="00E47C32"/>
    <w:rsid w:val="00E54E12"/>
    <w:rsid w:val="00E56366"/>
    <w:rsid w:val="00E56388"/>
    <w:rsid w:val="00E63C81"/>
    <w:rsid w:val="00E65E74"/>
    <w:rsid w:val="00E90762"/>
    <w:rsid w:val="00E91C05"/>
    <w:rsid w:val="00EC068B"/>
    <w:rsid w:val="00EC1D07"/>
    <w:rsid w:val="00ED7649"/>
    <w:rsid w:val="00EE08A1"/>
    <w:rsid w:val="00EE0C4A"/>
    <w:rsid w:val="00EE49F8"/>
    <w:rsid w:val="00F0455E"/>
    <w:rsid w:val="00F05C6D"/>
    <w:rsid w:val="00F104C0"/>
    <w:rsid w:val="00F10D0F"/>
    <w:rsid w:val="00F1177D"/>
    <w:rsid w:val="00F30CE2"/>
    <w:rsid w:val="00F313C4"/>
    <w:rsid w:val="00F325E7"/>
    <w:rsid w:val="00F4175D"/>
    <w:rsid w:val="00F47721"/>
    <w:rsid w:val="00F530EF"/>
    <w:rsid w:val="00F63782"/>
    <w:rsid w:val="00F66515"/>
    <w:rsid w:val="00F811C9"/>
    <w:rsid w:val="00FB0E19"/>
    <w:rsid w:val="00FB5F4B"/>
    <w:rsid w:val="00FC2EC2"/>
    <w:rsid w:val="00FD0BB7"/>
    <w:rsid w:val="00FD4CF4"/>
    <w:rsid w:val="00FD5331"/>
    <w:rsid w:val="00FE3F1E"/>
    <w:rsid w:val="00FF1EC7"/>
    <w:rsid w:val="00FF20A0"/>
    <w:rsid w:val="00FF63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6A4F1D"/>
  <w15:docId w15:val="{D1CEADC4-66FD-4142-8C74-7D8998481E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0"/>
    <w:next w:val="a"/>
    <w:link w:val="10"/>
    <w:uiPriority w:val="2"/>
    <w:qFormat/>
    <w:rsid w:val="003D1069"/>
    <w:pPr>
      <w:widowControl/>
      <w:numPr>
        <w:numId w:val="5"/>
      </w:numPr>
      <w:spacing w:before="240" w:after="240"/>
      <w:ind w:firstLineChars="0" w:firstLine="0"/>
      <w:jc w:val="left"/>
      <w:outlineLvl w:val="0"/>
    </w:pPr>
    <w:rPr>
      <w:rFonts w:eastAsia="Cambria"/>
      <w:b/>
      <w:kern w:val="0"/>
      <w:sz w:val="24"/>
      <w:szCs w:val="24"/>
      <w:lang w:eastAsia="en-US"/>
    </w:rPr>
  </w:style>
  <w:style w:type="paragraph" w:styleId="2">
    <w:name w:val="heading 2"/>
    <w:basedOn w:val="1"/>
    <w:next w:val="a"/>
    <w:link w:val="20"/>
    <w:uiPriority w:val="2"/>
    <w:semiHidden/>
    <w:unhideWhenUsed/>
    <w:qFormat/>
    <w:rsid w:val="003D1069"/>
    <w:pPr>
      <w:numPr>
        <w:ilvl w:val="1"/>
      </w:numPr>
      <w:spacing w:after="200"/>
      <w:outlineLvl w:val="1"/>
    </w:pPr>
  </w:style>
  <w:style w:type="paragraph" w:styleId="3">
    <w:name w:val="heading 3"/>
    <w:basedOn w:val="a"/>
    <w:next w:val="a"/>
    <w:link w:val="30"/>
    <w:uiPriority w:val="2"/>
    <w:semiHidden/>
    <w:unhideWhenUsed/>
    <w:qFormat/>
    <w:rsid w:val="003D1069"/>
    <w:pPr>
      <w:keepNext/>
      <w:keepLines/>
      <w:widowControl/>
      <w:numPr>
        <w:ilvl w:val="2"/>
        <w:numId w:val="5"/>
      </w:numPr>
      <w:spacing w:before="40" w:after="120"/>
      <w:jc w:val="left"/>
      <w:outlineLvl w:val="2"/>
    </w:pPr>
    <w:rPr>
      <w:rFonts w:eastAsiaTheme="majorEastAsia" w:cstheme="majorBidi"/>
      <w:b/>
      <w:kern w:val="0"/>
      <w:sz w:val="24"/>
      <w:szCs w:val="24"/>
      <w:lang w:eastAsia="en-US"/>
    </w:rPr>
  </w:style>
  <w:style w:type="paragraph" w:styleId="4">
    <w:name w:val="heading 4"/>
    <w:basedOn w:val="3"/>
    <w:next w:val="a"/>
    <w:link w:val="40"/>
    <w:uiPriority w:val="2"/>
    <w:semiHidden/>
    <w:unhideWhenUsed/>
    <w:qFormat/>
    <w:rsid w:val="003D1069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"/>
    <w:link w:val="50"/>
    <w:uiPriority w:val="2"/>
    <w:semiHidden/>
    <w:unhideWhenUsed/>
    <w:qFormat/>
    <w:rsid w:val="003D1069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21">
    <w:name w:val="2级大纲"/>
    <w:basedOn w:val="a"/>
    <w:link w:val="2Char"/>
    <w:qFormat/>
    <w:rsid w:val="000F0E61"/>
    <w:rPr>
      <w:rFonts w:eastAsia="Times New Roman"/>
      <w:b/>
    </w:rPr>
  </w:style>
  <w:style w:type="character" w:customStyle="1" w:styleId="2Char">
    <w:name w:val="2级大纲 Char"/>
    <w:basedOn w:val="a1"/>
    <w:link w:val="21"/>
    <w:rsid w:val="000F0E61"/>
    <w:rPr>
      <w:rFonts w:ascii="Times New Roman" w:eastAsia="Times New Roman" w:hAnsi="Times New Roman" w:cs="Times New Roman"/>
      <w:b/>
    </w:rPr>
  </w:style>
  <w:style w:type="paragraph" w:styleId="a0">
    <w:name w:val="List Paragraph"/>
    <w:basedOn w:val="a"/>
    <w:uiPriority w:val="34"/>
    <w:qFormat/>
    <w:rsid w:val="006E0B5D"/>
    <w:pPr>
      <w:ind w:firstLineChars="200" w:firstLine="420"/>
    </w:pPr>
  </w:style>
  <w:style w:type="character" w:styleId="a4">
    <w:name w:val="annotation reference"/>
    <w:basedOn w:val="a1"/>
    <w:uiPriority w:val="99"/>
    <w:semiHidden/>
    <w:unhideWhenUsed/>
    <w:rsid w:val="008055FC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8055FC"/>
    <w:pPr>
      <w:jc w:val="left"/>
    </w:pPr>
  </w:style>
  <w:style w:type="character" w:customStyle="1" w:styleId="a6">
    <w:name w:val="批注文字 字符"/>
    <w:basedOn w:val="a1"/>
    <w:link w:val="a5"/>
    <w:uiPriority w:val="99"/>
    <w:semiHidden/>
    <w:rsid w:val="008055FC"/>
  </w:style>
  <w:style w:type="paragraph" w:styleId="a7">
    <w:name w:val="annotation subject"/>
    <w:basedOn w:val="a5"/>
    <w:next w:val="a5"/>
    <w:link w:val="a8"/>
    <w:uiPriority w:val="99"/>
    <w:semiHidden/>
    <w:unhideWhenUsed/>
    <w:rsid w:val="008055FC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8055FC"/>
    <w:rPr>
      <w:b/>
      <w:bCs/>
    </w:rPr>
  </w:style>
  <w:style w:type="paragraph" w:styleId="a9">
    <w:name w:val="Balloon Text"/>
    <w:basedOn w:val="a"/>
    <w:link w:val="aa"/>
    <w:uiPriority w:val="99"/>
    <w:semiHidden/>
    <w:unhideWhenUsed/>
    <w:rsid w:val="008055FC"/>
    <w:rPr>
      <w:sz w:val="18"/>
      <w:szCs w:val="18"/>
    </w:rPr>
  </w:style>
  <w:style w:type="character" w:customStyle="1" w:styleId="aa">
    <w:name w:val="批注框文本 字符"/>
    <w:basedOn w:val="a1"/>
    <w:link w:val="a9"/>
    <w:uiPriority w:val="99"/>
    <w:semiHidden/>
    <w:rsid w:val="008055FC"/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FB0E1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1"/>
    <w:link w:val="ab"/>
    <w:uiPriority w:val="99"/>
    <w:rsid w:val="00FB0E19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FB0E1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e">
    <w:name w:val="页脚 字符"/>
    <w:basedOn w:val="a1"/>
    <w:link w:val="ad"/>
    <w:uiPriority w:val="99"/>
    <w:rsid w:val="00FB0E19"/>
    <w:rPr>
      <w:sz w:val="18"/>
      <w:szCs w:val="18"/>
    </w:rPr>
  </w:style>
  <w:style w:type="paragraph" w:styleId="af">
    <w:name w:val="Normal (Web)"/>
    <w:basedOn w:val="a"/>
    <w:uiPriority w:val="99"/>
    <w:semiHidden/>
    <w:unhideWhenUsed/>
    <w:rsid w:val="009361F4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styleId="af0">
    <w:name w:val="Title"/>
    <w:basedOn w:val="a"/>
    <w:next w:val="a"/>
    <w:link w:val="af1"/>
    <w:qFormat/>
    <w:rsid w:val="004532F2"/>
    <w:pPr>
      <w:widowControl/>
      <w:suppressLineNumbers/>
      <w:spacing w:before="240" w:after="360"/>
      <w:jc w:val="center"/>
    </w:pPr>
    <w:rPr>
      <w:rFonts w:eastAsiaTheme="minorEastAsia"/>
      <w:b/>
      <w:kern w:val="0"/>
      <w:sz w:val="32"/>
      <w:szCs w:val="32"/>
      <w:lang w:eastAsia="en-US"/>
    </w:rPr>
  </w:style>
  <w:style w:type="character" w:customStyle="1" w:styleId="af1">
    <w:name w:val="标题 字符"/>
    <w:basedOn w:val="a1"/>
    <w:link w:val="af0"/>
    <w:rsid w:val="004532F2"/>
    <w:rPr>
      <w:rFonts w:eastAsiaTheme="minorEastAsia"/>
      <w:b/>
      <w:kern w:val="0"/>
      <w:sz w:val="32"/>
      <w:szCs w:val="32"/>
      <w:lang w:eastAsia="en-US"/>
    </w:rPr>
  </w:style>
  <w:style w:type="paragraph" w:customStyle="1" w:styleId="SupplementaryMaterial">
    <w:name w:val="Supplementary Material"/>
    <w:basedOn w:val="af0"/>
    <w:next w:val="af0"/>
    <w:qFormat/>
    <w:rsid w:val="004532F2"/>
    <w:pPr>
      <w:spacing w:after="120"/>
    </w:pPr>
    <w:rPr>
      <w:i/>
    </w:rPr>
  </w:style>
  <w:style w:type="character" w:customStyle="1" w:styleId="10">
    <w:name w:val="标题 1 字符"/>
    <w:basedOn w:val="a1"/>
    <w:link w:val="1"/>
    <w:uiPriority w:val="2"/>
    <w:rsid w:val="003D1069"/>
    <w:rPr>
      <w:rFonts w:eastAsia="Cambria"/>
      <w:b/>
      <w:kern w:val="0"/>
      <w:sz w:val="24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semiHidden/>
    <w:rsid w:val="003D1069"/>
    <w:rPr>
      <w:rFonts w:eastAsia="Cambria"/>
      <w:b/>
      <w:kern w:val="0"/>
      <w:sz w:val="24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semiHidden/>
    <w:rsid w:val="003D1069"/>
    <w:rPr>
      <w:rFonts w:eastAsiaTheme="majorEastAsia" w:cstheme="majorBidi"/>
      <w:b/>
      <w:kern w:val="0"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semiHidden/>
    <w:rsid w:val="003D1069"/>
    <w:rPr>
      <w:rFonts w:eastAsiaTheme="majorEastAsia" w:cstheme="majorBidi"/>
      <w:b/>
      <w:iCs/>
      <w:kern w:val="0"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semiHidden/>
    <w:rsid w:val="003D1069"/>
    <w:rPr>
      <w:rFonts w:eastAsiaTheme="majorEastAsia" w:cstheme="majorBidi"/>
      <w:b/>
      <w:iCs/>
      <w:kern w:val="0"/>
      <w:sz w:val="24"/>
      <w:szCs w:val="24"/>
      <w:lang w:eastAsia="en-US"/>
    </w:rPr>
  </w:style>
  <w:style w:type="character" w:styleId="af2">
    <w:name w:val="Hyperlink"/>
    <w:basedOn w:val="a1"/>
    <w:uiPriority w:val="99"/>
    <w:unhideWhenUsed/>
    <w:rsid w:val="003D1069"/>
    <w:rPr>
      <w:color w:val="0000FF"/>
      <w:u w:val="single"/>
    </w:rPr>
  </w:style>
  <w:style w:type="numbering" w:customStyle="1" w:styleId="Headings">
    <w:name w:val="Headings"/>
    <w:uiPriority w:val="99"/>
    <w:rsid w:val="003D1069"/>
    <w:pPr>
      <w:numPr>
        <w:numId w:val="5"/>
      </w:numPr>
    </w:pPr>
  </w:style>
  <w:style w:type="paragraph" w:customStyle="1" w:styleId="maintext">
    <w:name w:val="main text"/>
    <w:basedOn w:val="a"/>
    <w:link w:val="maintextChar"/>
    <w:qFormat/>
    <w:rsid w:val="00D07FF3"/>
    <w:pPr>
      <w:spacing w:line="360" w:lineRule="auto"/>
    </w:pPr>
    <w:rPr>
      <w:rFonts w:eastAsia="华文仿宋"/>
      <w:sz w:val="24"/>
      <w:szCs w:val="24"/>
    </w:rPr>
  </w:style>
  <w:style w:type="character" w:customStyle="1" w:styleId="maintextChar">
    <w:name w:val="main text Char"/>
    <w:basedOn w:val="a1"/>
    <w:link w:val="maintext"/>
    <w:rsid w:val="00D07FF3"/>
    <w:rPr>
      <w:rFonts w:eastAsia="华文仿宋"/>
      <w:sz w:val="24"/>
      <w:szCs w:val="24"/>
    </w:rPr>
  </w:style>
  <w:style w:type="table" w:styleId="af3">
    <w:name w:val="Table Grid"/>
    <w:basedOn w:val="a2"/>
    <w:uiPriority w:val="39"/>
    <w:rsid w:val="0063274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Emphasis"/>
    <w:basedOn w:val="a1"/>
    <w:uiPriority w:val="20"/>
    <w:qFormat/>
    <w:rsid w:val="001F0900"/>
    <w:rPr>
      <w:i/>
      <w:iCs/>
    </w:rPr>
  </w:style>
  <w:style w:type="paragraph" w:customStyle="1" w:styleId="EndNoteBibliographyTitle">
    <w:name w:val="EndNote Bibliography Title"/>
    <w:basedOn w:val="a"/>
    <w:link w:val="EndNoteBibliographyTitleChar"/>
    <w:rsid w:val="006B61EF"/>
    <w:pPr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maintextChar"/>
    <w:link w:val="EndNoteBibliographyTitle"/>
    <w:rsid w:val="006B61EF"/>
    <w:rPr>
      <w:rFonts w:eastAsia="华文仿宋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6B61EF"/>
    <w:rPr>
      <w:noProof/>
      <w:sz w:val="24"/>
    </w:rPr>
  </w:style>
  <w:style w:type="character" w:customStyle="1" w:styleId="EndNoteBibliographyChar">
    <w:name w:val="EndNote Bibliography Char"/>
    <w:basedOn w:val="maintextChar"/>
    <w:link w:val="EndNoteBibliography"/>
    <w:rsid w:val="006B61EF"/>
    <w:rPr>
      <w:rFonts w:eastAsia="华文仿宋"/>
      <w:noProof/>
      <w:sz w:val="24"/>
      <w:szCs w:val="24"/>
    </w:rPr>
  </w:style>
  <w:style w:type="character" w:customStyle="1" w:styleId="11">
    <w:name w:val="未处理的提及1"/>
    <w:basedOn w:val="a1"/>
    <w:uiPriority w:val="99"/>
    <w:semiHidden/>
    <w:unhideWhenUsed/>
    <w:rsid w:val="00F325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47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24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1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2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53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74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8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1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24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1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B82A81-ABB6-4D57-8118-94F5345A19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</Pages>
  <Words>3093</Words>
  <Characters>17634</Characters>
  <Application>Microsoft Office Word</Application>
  <DocSecurity>0</DocSecurity>
  <Lines>146</Lines>
  <Paragraphs>41</Paragraphs>
  <ScaleCrop>false</ScaleCrop>
  <Company/>
  <LinksUpToDate>false</LinksUpToDate>
  <CharactersWithSpaces>20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g Sean</dc:creator>
  <cp:lastModifiedBy>Sean Wang</cp:lastModifiedBy>
  <cp:revision>9</cp:revision>
  <cp:lastPrinted>2018-04-09T05:49:00Z</cp:lastPrinted>
  <dcterms:created xsi:type="dcterms:W3CDTF">2018-10-30T01:53:00Z</dcterms:created>
  <dcterms:modified xsi:type="dcterms:W3CDTF">2018-10-31T10:34:00Z</dcterms:modified>
</cp:coreProperties>
</file>